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oter8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8B0527" w14:textId="4D0354DF" w:rsidR="002F1153" w:rsidRPr="00126CD7" w:rsidRDefault="00C52DBA" w:rsidP="009A0879">
      <w:pPr>
        <w:pStyle w:val="GvdeMetniGirintisi2"/>
        <w:spacing w:after="0"/>
        <w:ind w:left="0"/>
        <w:jc w:val="center"/>
        <w:rPr>
          <w:b/>
          <w:color w:val="000000"/>
          <w:sz w:val="20"/>
          <w:szCs w:val="20"/>
          <w:lang w:val="tr-TR"/>
        </w:rPr>
      </w:pPr>
      <w:r w:rsidRPr="00126CD7">
        <w:rPr>
          <w:noProof/>
          <w:lang w:val="tr-TR" w:eastAsia="tr-TR"/>
        </w:rPr>
        <w:drawing>
          <wp:inline distT="0" distB="0" distL="0" distR="0" wp14:anchorId="3F7111A2" wp14:editId="2D745A8D">
            <wp:extent cx="899160" cy="899160"/>
            <wp:effectExtent l="0" t="0" r="0" b="0"/>
            <wp:docPr id="30" name="Resi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esim 1" descr="C:\Users\hayrettin\Desktop\DU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9160" cy="899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519F8F" w14:textId="77777777" w:rsidR="00D37666" w:rsidRPr="001F4E97" w:rsidRDefault="005D1FC6" w:rsidP="009A0879">
      <w:pPr>
        <w:pStyle w:val="GvdeMetniGirintisi2"/>
        <w:spacing w:after="0" w:line="276" w:lineRule="auto"/>
        <w:ind w:left="0"/>
        <w:jc w:val="center"/>
        <w:rPr>
          <w:b/>
          <w:color w:val="000000"/>
          <w:sz w:val="28"/>
          <w:szCs w:val="28"/>
          <w:lang w:val="tr-TR"/>
        </w:rPr>
      </w:pPr>
      <w:r w:rsidRPr="001F4E97">
        <w:rPr>
          <w:b/>
          <w:color w:val="000000"/>
          <w:sz w:val="28"/>
          <w:szCs w:val="28"/>
        </w:rPr>
        <w:t>T</w:t>
      </w:r>
      <w:r w:rsidR="00D17004" w:rsidRPr="001F4E97">
        <w:rPr>
          <w:b/>
          <w:color w:val="000000"/>
          <w:sz w:val="28"/>
          <w:szCs w:val="28"/>
        </w:rPr>
        <w:t>.</w:t>
      </w:r>
      <w:r w:rsidRPr="001F4E97">
        <w:rPr>
          <w:b/>
          <w:color w:val="000000"/>
          <w:sz w:val="28"/>
          <w:szCs w:val="28"/>
        </w:rPr>
        <w:t>C</w:t>
      </w:r>
      <w:r w:rsidR="00D17004" w:rsidRPr="001F4E97">
        <w:rPr>
          <w:b/>
          <w:color w:val="000000"/>
          <w:sz w:val="28"/>
          <w:szCs w:val="28"/>
        </w:rPr>
        <w:t>.</w:t>
      </w:r>
    </w:p>
    <w:p w14:paraId="1B62E421" w14:textId="4438D9C5" w:rsidR="00D37666" w:rsidRPr="005B1302" w:rsidRDefault="008A421A" w:rsidP="009A0879">
      <w:pPr>
        <w:pStyle w:val="GvdeMetniGirintisi2"/>
        <w:spacing w:after="0" w:line="276" w:lineRule="auto"/>
        <w:ind w:left="0"/>
        <w:jc w:val="center"/>
        <w:rPr>
          <w:b/>
          <w:color w:val="000000"/>
          <w:sz w:val="28"/>
          <w:szCs w:val="28"/>
        </w:rPr>
      </w:pPr>
      <w:r>
        <w:rPr>
          <w:b/>
          <w:color w:val="000000"/>
          <w:sz w:val="28"/>
          <w:szCs w:val="28"/>
          <w:lang w:val="tr-TR"/>
        </w:rPr>
        <w:t>DOĞUŞ</w:t>
      </w:r>
      <w:r w:rsidR="00D37666" w:rsidRPr="005B1302">
        <w:rPr>
          <w:b/>
          <w:color w:val="000000"/>
          <w:sz w:val="28"/>
          <w:szCs w:val="28"/>
        </w:rPr>
        <w:t xml:space="preserve"> ÜNİVERSİTESİ</w:t>
      </w:r>
    </w:p>
    <w:p w14:paraId="3BD67BCA" w14:textId="7021155E" w:rsidR="00D37666" w:rsidRPr="008A421A" w:rsidRDefault="008A421A" w:rsidP="009A0879">
      <w:pPr>
        <w:pStyle w:val="GvdeMetniGirintisi2"/>
        <w:spacing w:line="276" w:lineRule="auto"/>
        <w:ind w:left="0"/>
        <w:jc w:val="center"/>
        <w:rPr>
          <w:b/>
          <w:color w:val="000000"/>
          <w:sz w:val="28"/>
          <w:szCs w:val="28"/>
          <w:lang w:val="tr-TR"/>
        </w:rPr>
      </w:pPr>
      <w:r>
        <w:rPr>
          <w:b/>
          <w:color w:val="000000"/>
          <w:sz w:val="28"/>
          <w:szCs w:val="28"/>
          <w:lang w:val="tr-TR"/>
        </w:rPr>
        <w:t xml:space="preserve">MESLEK </w:t>
      </w:r>
      <w:r w:rsidR="00485FF9">
        <w:rPr>
          <w:b/>
          <w:color w:val="000000"/>
          <w:sz w:val="28"/>
          <w:szCs w:val="28"/>
          <w:lang w:val="tr-TR"/>
        </w:rPr>
        <w:t>YÜKSEKOKULU</w:t>
      </w:r>
    </w:p>
    <w:p w14:paraId="2E57B7E5" w14:textId="77777777" w:rsidR="00D37666" w:rsidRPr="005B1302" w:rsidRDefault="00D37666" w:rsidP="009A0879">
      <w:pPr>
        <w:pStyle w:val="GvdeMetniGirintisi2"/>
        <w:ind w:left="0"/>
        <w:jc w:val="center"/>
        <w:rPr>
          <w:b/>
          <w:color w:val="000000"/>
          <w:sz w:val="28"/>
          <w:szCs w:val="28"/>
        </w:rPr>
      </w:pPr>
    </w:p>
    <w:p w14:paraId="763698EA" w14:textId="77777777" w:rsidR="00D37666" w:rsidRPr="005B1302" w:rsidRDefault="00D37666" w:rsidP="009A0879">
      <w:pPr>
        <w:pStyle w:val="GvdeMetniGirintisi2"/>
        <w:ind w:left="0"/>
        <w:rPr>
          <w:b/>
          <w:color w:val="000000"/>
          <w:sz w:val="28"/>
          <w:szCs w:val="28"/>
        </w:rPr>
      </w:pPr>
    </w:p>
    <w:p w14:paraId="27954936" w14:textId="62DDC17C" w:rsidR="000B4FA5" w:rsidRPr="005B1302" w:rsidRDefault="00E73FEE" w:rsidP="009A0879">
      <w:pPr>
        <w:jc w:val="center"/>
        <w:rPr>
          <w:b/>
          <w:color w:val="000000"/>
          <w:sz w:val="28"/>
          <w:szCs w:val="28"/>
        </w:rPr>
      </w:pPr>
      <w:r>
        <w:rPr>
          <w:b/>
          <w:color w:val="000000"/>
          <w:sz w:val="28"/>
          <w:szCs w:val="28"/>
        </w:rPr>
        <w:t>Proje İsmi</w:t>
      </w:r>
    </w:p>
    <w:p w14:paraId="25266E5E" w14:textId="77777777" w:rsidR="00126CD7" w:rsidRPr="005B1302" w:rsidRDefault="00126CD7" w:rsidP="009A0879">
      <w:pPr>
        <w:pStyle w:val="GvdeMetniGirintisi2"/>
        <w:ind w:left="0"/>
        <w:rPr>
          <w:b/>
          <w:color w:val="000000"/>
          <w:sz w:val="28"/>
          <w:szCs w:val="28"/>
        </w:rPr>
      </w:pPr>
    </w:p>
    <w:p w14:paraId="4E64C624" w14:textId="77777777" w:rsidR="00D53700" w:rsidRPr="005B1302" w:rsidRDefault="00D53700" w:rsidP="009A0879">
      <w:pPr>
        <w:pStyle w:val="GvdeMetniGirintisi2"/>
        <w:ind w:left="0"/>
        <w:rPr>
          <w:b/>
          <w:color w:val="000000"/>
          <w:sz w:val="28"/>
          <w:szCs w:val="28"/>
        </w:rPr>
      </w:pPr>
    </w:p>
    <w:p w14:paraId="08678352" w14:textId="56ED5A26" w:rsidR="00365B48" w:rsidRDefault="00E73FEE" w:rsidP="009A0879">
      <w:pPr>
        <w:pStyle w:val="GvdeMetniGirintisi2"/>
        <w:ind w:left="0"/>
        <w:jc w:val="center"/>
        <w:rPr>
          <w:b/>
          <w:color w:val="000000"/>
          <w:sz w:val="28"/>
          <w:szCs w:val="28"/>
          <w:lang w:val="tr-TR"/>
        </w:rPr>
      </w:pPr>
      <w:r>
        <w:rPr>
          <w:b/>
          <w:color w:val="000000"/>
          <w:sz w:val="28"/>
          <w:szCs w:val="28"/>
          <w:lang w:val="tr-TR"/>
        </w:rPr>
        <w:t xml:space="preserve">Öğrenci Ad </w:t>
      </w:r>
      <w:proofErr w:type="spellStart"/>
      <w:r>
        <w:rPr>
          <w:b/>
          <w:color w:val="000000"/>
          <w:sz w:val="28"/>
          <w:szCs w:val="28"/>
          <w:lang w:val="tr-TR"/>
        </w:rPr>
        <w:t>Soyad</w:t>
      </w:r>
      <w:proofErr w:type="spellEnd"/>
    </w:p>
    <w:p w14:paraId="0B12438D" w14:textId="58B671B6" w:rsidR="00126CD7" w:rsidRPr="005B1302" w:rsidRDefault="00E73FEE" w:rsidP="009A0879">
      <w:pPr>
        <w:pStyle w:val="GvdeMetniGirintisi2"/>
        <w:ind w:left="0"/>
        <w:jc w:val="center"/>
        <w:rPr>
          <w:b/>
          <w:color w:val="000000"/>
          <w:sz w:val="28"/>
          <w:szCs w:val="28"/>
          <w:lang w:val="tr-TR"/>
        </w:rPr>
      </w:pPr>
      <w:r>
        <w:rPr>
          <w:b/>
          <w:color w:val="000000"/>
          <w:sz w:val="28"/>
          <w:szCs w:val="28"/>
          <w:lang w:val="tr-TR"/>
        </w:rPr>
        <w:t>Okul Numarası</w:t>
      </w:r>
    </w:p>
    <w:p w14:paraId="56B61DFC" w14:textId="77777777" w:rsidR="00D37666" w:rsidRPr="005B1302" w:rsidRDefault="00D37666" w:rsidP="009A0879">
      <w:pPr>
        <w:pStyle w:val="GvdeMetniGirintisi2"/>
        <w:ind w:left="0"/>
        <w:rPr>
          <w:b/>
          <w:color w:val="000000"/>
          <w:sz w:val="28"/>
          <w:szCs w:val="28"/>
        </w:rPr>
      </w:pPr>
    </w:p>
    <w:p w14:paraId="23A93B5E" w14:textId="4FA529CC" w:rsidR="000B4FA5" w:rsidRPr="005B1302" w:rsidRDefault="00CE0410" w:rsidP="009A0879">
      <w:pPr>
        <w:pStyle w:val="GvdeMetniGirintisi2"/>
        <w:spacing w:after="0" w:line="240" w:lineRule="auto"/>
        <w:ind w:left="0"/>
        <w:jc w:val="center"/>
        <w:rPr>
          <w:b/>
          <w:color w:val="000000"/>
          <w:sz w:val="28"/>
          <w:szCs w:val="28"/>
        </w:rPr>
      </w:pPr>
      <w:r>
        <w:rPr>
          <w:b/>
          <w:color w:val="000000"/>
          <w:sz w:val="28"/>
          <w:szCs w:val="28"/>
          <w:lang w:val="tr-TR"/>
        </w:rPr>
        <w:t>BİTİRME PROJESİ</w:t>
      </w:r>
    </w:p>
    <w:p w14:paraId="2E57516D" w14:textId="1D37E10C" w:rsidR="00BE3A99" w:rsidRPr="00485FF9" w:rsidRDefault="00406DC8" w:rsidP="009A0879">
      <w:pPr>
        <w:pStyle w:val="GvdeMetniGirintisi2"/>
        <w:spacing w:after="0" w:line="240" w:lineRule="auto"/>
        <w:ind w:left="0"/>
        <w:jc w:val="center"/>
        <w:rPr>
          <w:b/>
          <w:color w:val="000000"/>
          <w:sz w:val="28"/>
          <w:szCs w:val="28"/>
          <w:lang w:val="tr-TR"/>
        </w:rPr>
      </w:pPr>
      <w:r>
        <w:rPr>
          <w:b/>
          <w:noProof/>
          <w:color w:val="000000"/>
          <w:sz w:val="28"/>
          <w:szCs w:val="28"/>
          <w:lang w:val="tr-TR" w:eastAsia="tr-TR"/>
        </w:rPr>
        <w:t>BİLGİSAYAR PROGRAMCILIĞI</w:t>
      </w:r>
      <w:r w:rsidR="00CE0410">
        <w:rPr>
          <w:b/>
          <w:color w:val="000000"/>
          <w:sz w:val="28"/>
          <w:szCs w:val="28"/>
        </w:rPr>
        <w:t xml:space="preserve"> </w:t>
      </w:r>
      <w:r w:rsidR="00485FF9">
        <w:rPr>
          <w:b/>
          <w:color w:val="000000"/>
          <w:sz w:val="28"/>
          <w:szCs w:val="28"/>
          <w:lang w:val="tr-TR"/>
        </w:rPr>
        <w:t>PROGRAMI</w:t>
      </w:r>
    </w:p>
    <w:p w14:paraId="66DB98FD" w14:textId="77777777" w:rsidR="00D37666" w:rsidRPr="005B1302" w:rsidRDefault="00D37666" w:rsidP="009A0879">
      <w:pPr>
        <w:pStyle w:val="GvdeMetniGirintisi2"/>
        <w:spacing w:after="0"/>
        <w:ind w:left="0"/>
        <w:rPr>
          <w:b/>
          <w:color w:val="000000"/>
          <w:sz w:val="28"/>
          <w:szCs w:val="28"/>
        </w:rPr>
      </w:pPr>
    </w:p>
    <w:p w14:paraId="11890C50" w14:textId="77777777" w:rsidR="000B4FA5" w:rsidRPr="005B1302" w:rsidRDefault="000B4FA5" w:rsidP="009A0879">
      <w:pPr>
        <w:pStyle w:val="GvdeMetniGirintisi2"/>
        <w:spacing w:after="0"/>
        <w:ind w:left="0"/>
        <w:rPr>
          <w:b/>
          <w:color w:val="000000"/>
          <w:sz w:val="28"/>
          <w:szCs w:val="28"/>
        </w:rPr>
      </w:pPr>
    </w:p>
    <w:p w14:paraId="51AA09D7" w14:textId="688B3E9D" w:rsidR="00A725DB" w:rsidRPr="00E73FEE" w:rsidRDefault="00E73FEE" w:rsidP="009A0879">
      <w:pPr>
        <w:pStyle w:val="GvdeMetniGirintisi2"/>
        <w:spacing w:after="0" w:line="240" w:lineRule="auto"/>
        <w:ind w:left="0"/>
        <w:jc w:val="center"/>
        <w:rPr>
          <w:b/>
          <w:color w:val="000000"/>
          <w:sz w:val="28"/>
          <w:szCs w:val="28"/>
          <w:lang w:val="tr-TR"/>
        </w:rPr>
      </w:pPr>
      <w:r>
        <w:rPr>
          <w:b/>
          <w:color w:val="000000"/>
          <w:sz w:val="28"/>
          <w:szCs w:val="28"/>
          <w:lang w:val="tr-TR"/>
        </w:rPr>
        <w:t>Yönlendirilmiş Çalışma</w:t>
      </w:r>
      <w:r w:rsidR="00683CF8">
        <w:rPr>
          <w:b/>
          <w:color w:val="000000"/>
          <w:sz w:val="28"/>
          <w:szCs w:val="28"/>
          <w:lang w:val="tr-TR"/>
        </w:rPr>
        <w:t xml:space="preserve"> Dersi</w:t>
      </w:r>
      <w:r>
        <w:rPr>
          <w:b/>
          <w:color w:val="000000"/>
          <w:sz w:val="28"/>
          <w:szCs w:val="28"/>
          <w:lang w:val="tr-TR"/>
        </w:rPr>
        <w:t xml:space="preserve"> </w:t>
      </w:r>
      <w:r w:rsidR="00683CF8">
        <w:rPr>
          <w:b/>
          <w:color w:val="000000"/>
          <w:sz w:val="28"/>
          <w:szCs w:val="28"/>
          <w:lang w:val="tr-TR"/>
        </w:rPr>
        <w:t>Danışmanı</w:t>
      </w:r>
    </w:p>
    <w:p w14:paraId="3DDB9C74" w14:textId="1B23CBDE" w:rsidR="00416CDE" w:rsidRPr="005B1302" w:rsidRDefault="00CE0410" w:rsidP="00251F21">
      <w:pPr>
        <w:pStyle w:val="GvdeMetniGirintisi2"/>
        <w:spacing w:after="0" w:line="240" w:lineRule="auto"/>
        <w:ind w:left="0"/>
        <w:jc w:val="center"/>
        <w:rPr>
          <w:b/>
          <w:color w:val="000000"/>
          <w:sz w:val="28"/>
          <w:szCs w:val="28"/>
          <w:lang w:val="tr-TR"/>
        </w:rPr>
      </w:pPr>
      <w:r>
        <w:rPr>
          <w:b/>
          <w:color w:val="000000"/>
          <w:sz w:val="28"/>
          <w:szCs w:val="28"/>
          <w:lang w:val="tr-TR"/>
        </w:rPr>
        <w:t xml:space="preserve">ÖĞRETİM </w:t>
      </w:r>
      <w:r w:rsidR="00FF4647">
        <w:rPr>
          <w:b/>
          <w:color w:val="000000"/>
          <w:sz w:val="28"/>
          <w:szCs w:val="28"/>
          <w:lang w:val="tr-TR"/>
        </w:rPr>
        <w:t xml:space="preserve">GÖREVLİSİ </w:t>
      </w:r>
      <w:proofErr w:type="gramStart"/>
      <w:r w:rsidR="00CA4CC4">
        <w:rPr>
          <w:b/>
          <w:color w:val="000000"/>
          <w:sz w:val="28"/>
          <w:szCs w:val="28"/>
          <w:lang w:val="tr-TR"/>
        </w:rPr>
        <w:t>…….</w:t>
      </w:r>
      <w:proofErr w:type="gramEnd"/>
      <w:r w:rsidR="00CA4CC4">
        <w:rPr>
          <w:b/>
          <w:color w:val="000000"/>
          <w:sz w:val="28"/>
          <w:szCs w:val="28"/>
          <w:lang w:val="tr-TR"/>
        </w:rPr>
        <w:t>.</w:t>
      </w:r>
    </w:p>
    <w:p w14:paraId="2D0DE758" w14:textId="7473ABB7" w:rsidR="001B24D7" w:rsidRDefault="001B24D7" w:rsidP="009A0879">
      <w:pPr>
        <w:pStyle w:val="GvdeMetniGirintisi2"/>
        <w:spacing w:after="0"/>
        <w:ind w:left="0"/>
        <w:rPr>
          <w:b/>
          <w:color w:val="000000"/>
          <w:sz w:val="28"/>
          <w:szCs w:val="28"/>
          <w:lang w:val="tr-TR"/>
        </w:rPr>
      </w:pPr>
    </w:p>
    <w:p w14:paraId="148F82B2" w14:textId="19D97F94" w:rsidR="00E73FEE" w:rsidRDefault="00E73FEE" w:rsidP="009A0879">
      <w:pPr>
        <w:pStyle w:val="GvdeMetniGirintisi2"/>
        <w:spacing w:after="0"/>
        <w:ind w:left="0"/>
        <w:rPr>
          <w:b/>
          <w:color w:val="000000"/>
          <w:sz w:val="28"/>
          <w:szCs w:val="28"/>
          <w:lang w:val="tr-TR"/>
        </w:rPr>
      </w:pPr>
    </w:p>
    <w:p w14:paraId="6BED0CB4" w14:textId="77777777" w:rsidR="00E73FEE" w:rsidRPr="005B1302" w:rsidRDefault="00E73FEE" w:rsidP="009A0879">
      <w:pPr>
        <w:pStyle w:val="GvdeMetniGirintisi2"/>
        <w:spacing w:after="0"/>
        <w:ind w:left="0"/>
        <w:rPr>
          <w:b/>
          <w:color w:val="000000"/>
          <w:sz w:val="28"/>
          <w:szCs w:val="28"/>
          <w:lang w:val="tr-TR"/>
        </w:rPr>
      </w:pPr>
    </w:p>
    <w:p w14:paraId="06B506F9" w14:textId="3989BF10" w:rsidR="0010665C" w:rsidRDefault="001929B5" w:rsidP="0010665C">
      <w:pPr>
        <w:pStyle w:val="Altbilgi1"/>
        <w:spacing w:after="960"/>
        <w:jc w:val="center"/>
        <w:rPr>
          <w:b/>
          <w:color w:val="000000"/>
          <w:sz w:val="28"/>
          <w:szCs w:val="28"/>
        </w:rPr>
      </w:pPr>
      <w:r>
        <w:rPr>
          <w:b/>
          <w:color w:val="000000"/>
          <w:sz w:val="28"/>
          <w:szCs w:val="28"/>
        </w:rPr>
        <w:t>İSTANBUL</w:t>
      </w:r>
      <w:r w:rsidR="001B24D7" w:rsidRPr="005B1302">
        <w:rPr>
          <w:b/>
          <w:color w:val="000000"/>
          <w:sz w:val="28"/>
          <w:szCs w:val="28"/>
        </w:rPr>
        <w:t>, 20</w:t>
      </w:r>
      <w:r w:rsidR="00D41C13">
        <w:rPr>
          <w:b/>
          <w:color w:val="000000"/>
          <w:sz w:val="28"/>
          <w:szCs w:val="28"/>
        </w:rPr>
        <w:t>2</w:t>
      </w:r>
      <w:bookmarkStart w:id="0" w:name="_Toc303619611"/>
      <w:bookmarkStart w:id="1" w:name="_Toc303619659"/>
      <w:bookmarkStart w:id="2" w:name="_Toc303619717"/>
      <w:bookmarkStart w:id="3" w:name="_Toc303619765"/>
      <w:bookmarkStart w:id="4" w:name="_Toc303619813"/>
      <w:bookmarkStart w:id="5" w:name="_Toc508313144"/>
      <w:r w:rsidR="00E73FEE">
        <w:rPr>
          <w:b/>
          <w:color w:val="000000"/>
          <w:sz w:val="28"/>
          <w:szCs w:val="28"/>
        </w:rPr>
        <w:t>2</w:t>
      </w:r>
    </w:p>
    <w:p w14:paraId="3A5BD0F8" w14:textId="77777777" w:rsidR="0010665C" w:rsidRDefault="0010665C" w:rsidP="0010665C">
      <w:pPr>
        <w:pStyle w:val="Altbilgi1"/>
        <w:spacing w:after="960"/>
        <w:jc w:val="center"/>
        <w:sectPr w:rsidR="0010665C" w:rsidSect="0074224F">
          <w:footerReference w:type="even" r:id="rId12"/>
          <w:footerReference w:type="default" r:id="rId13"/>
          <w:footerReference w:type="first" r:id="rId14"/>
          <w:pgSz w:w="11909" w:h="16834"/>
          <w:pgMar w:top="1418" w:right="1418" w:bottom="1418" w:left="1985" w:header="709" w:footer="709" w:gutter="0"/>
          <w:pgNumType w:fmt="lowerRoman" w:start="1"/>
          <w:cols w:space="60"/>
          <w:noEndnote/>
          <w:titlePg/>
          <w:docGrid w:linePitch="272"/>
        </w:sectPr>
      </w:pPr>
    </w:p>
    <w:p w14:paraId="13C13355" w14:textId="780386EB" w:rsidR="006A5828" w:rsidRPr="00126CD7" w:rsidRDefault="006A5828" w:rsidP="0010665C">
      <w:pPr>
        <w:pStyle w:val="Balk1ekil"/>
        <w:rPr>
          <w:sz w:val="24"/>
          <w:szCs w:val="24"/>
        </w:rPr>
      </w:pPr>
      <w:bookmarkStart w:id="6" w:name="_Toc36247584"/>
      <w:r w:rsidRPr="00126CD7">
        <w:lastRenderedPageBreak/>
        <w:t>TEŞEKKÜR</w:t>
      </w:r>
      <w:bookmarkEnd w:id="0"/>
      <w:bookmarkEnd w:id="1"/>
      <w:bookmarkEnd w:id="2"/>
      <w:bookmarkEnd w:id="3"/>
      <w:bookmarkEnd w:id="4"/>
      <w:bookmarkEnd w:id="5"/>
      <w:bookmarkEnd w:id="6"/>
    </w:p>
    <w:p w14:paraId="5C91C81E" w14:textId="12299C7C" w:rsidR="006A5828" w:rsidRPr="005F13B4" w:rsidRDefault="006A5828" w:rsidP="005F13B4">
      <w:pPr>
        <w:spacing w:after="240" w:line="360" w:lineRule="auto"/>
        <w:jc w:val="both"/>
        <w:rPr>
          <w:color w:val="000000"/>
          <w:sz w:val="24"/>
          <w:szCs w:val="24"/>
        </w:rPr>
      </w:pPr>
      <w:r w:rsidRPr="00126CD7">
        <w:rPr>
          <w:color w:val="000000"/>
          <w:sz w:val="24"/>
          <w:szCs w:val="24"/>
        </w:rPr>
        <w:t>Bu çalışma boyunca yardımlarını ve desteklerini esirgemeyen sevgili aileme ve çalışma arkadaşlarıma sonsuz teşekkürler</w:t>
      </w:r>
      <w:r w:rsidR="00182270" w:rsidRPr="00126CD7">
        <w:rPr>
          <w:color w:val="000000"/>
          <w:sz w:val="24"/>
          <w:szCs w:val="24"/>
        </w:rPr>
        <w:t xml:space="preserve">imi </w:t>
      </w:r>
      <w:proofErr w:type="gramStart"/>
      <w:r w:rsidR="00182270" w:rsidRPr="00126CD7">
        <w:rPr>
          <w:color w:val="000000"/>
          <w:sz w:val="24"/>
          <w:szCs w:val="24"/>
        </w:rPr>
        <w:t>sunarım</w:t>
      </w:r>
      <w:r w:rsidRPr="00126CD7">
        <w:rPr>
          <w:color w:val="000000"/>
          <w:sz w:val="24"/>
          <w:szCs w:val="24"/>
        </w:rPr>
        <w:t>.</w:t>
      </w:r>
      <w:r w:rsidR="00E73FEE">
        <w:rPr>
          <w:color w:val="000000"/>
          <w:sz w:val="24"/>
          <w:szCs w:val="24"/>
        </w:rPr>
        <w:t>(</w:t>
      </w:r>
      <w:proofErr w:type="gramEnd"/>
      <w:r w:rsidR="00E73FEE">
        <w:rPr>
          <w:color w:val="000000"/>
          <w:sz w:val="24"/>
          <w:szCs w:val="24"/>
        </w:rPr>
        <w:t>Örnektir, kendi teşekkür yazınızı yazınız)</w:t>
      </w:r>
    </w:p>
    <w:p w14:paraId="1B3D07CC" w14:textId="77777777" w:rsidR="008F10FB" w:rsidRPr="00126CD7" w:rsidRDefault="008F10FB">
      <w:pPr>
        <w:shd w:val="clear" w:color="auto" w:fill="FFFFFF"/>
        <w:rPr>
          <w:b/>
          <w:bCs/>
          <w:color w:val="000000"/>
          <w:sz w:val="24"/>
          <w:szCs w:val="24"/>
        </w:rPr>
      </w:pPr>
    </w:p>
    <w:p w14:paraId="5FB71484" w14:textId="77777777" w:rsidR="006A5828" w:rsidRPr="00126CD7" w:rsidRDefault="006A5828">
      <w:pPr>
        <w:shd w:val="clear" w:color="auto" w:fill="FFFFFF"/>
        <w:rPr>
          <w:b/>
          <w:bCs/>
          <w:color w:val="000000"/>
          <w:sz w:val="24"/>
          <w:szCs w:val="24"/>
        </w:rPr>
      </w:pPr>
    </w:p>
    <w:p w14:paraId="0D9B0232" w14:textId="77777777" w:rsidR="006A5828" w:rsidRPr="00126CD7" w:rsidRDefault="006A5828">
      <w:pPr>
        <w:shd w:val="clear" w:color="auto" w:fill="FFFFFF"/>
        <w:rPr>
          <w:b/>
          <w:bCs/>
          <w:color w:val="000000"/>
          <w:sz w:val="24"/>
          <w:szCs w:val="24"/>
        </w:rPr>
      </w:pPr>
    </w:p>
    <w:p w14:paraId="0EAFDD68" w14:textId="77777777" w:rsidR="006A5828" w:rsidRPr="00126CD7" w:rsidRDefault="006A5828">
      <w:pPr>
        <w:shd w:val="clear" w:color="auto" w:fill="FFFFFF"/>
        <w:rPr>
          <w:b/>
          <w:bCs/>
          <w:color w:val="000000"/>
          <w:sz w:val="24"/>
          <w:szCs w:val="24"/>
        </w:rPr>
      </w:pPr>
    </w:p>
    <w:p w14:paraId="0BCD9CD3" w14:textId="3CDC6DA7" w:rsidR="006A5828" w:rsidRPr="00126CD7" w:rsidRDefault="00A832A2" w:rsidP="00E35621">
      <w:pPr>
        <w:shd w:val="clear" w:color="auto" w:fill="FFFFFF"/>
        <w:rPr>
          <w:b/>
          <w:bCs/>
          <w:color w:val="000000"/>
          <w:sz w:val="24"/>
          <w:szCs w:val="24"/>
        </w:rPr>
      </w:pPr>
      <w:r>
        <w:rPr>
          <w:b/>
          <w:bCs/>
          <w:color w:val="000000"/>
          <w:sz w:val="24"/>
          <w:szCs w:val="24"/>
        </w:rPr>
        <w:t xml:space="preserve">Sunum Tarihi </w:t>
      </w:r>
      <w:r w:rsidR="00E73FEE">
        <w:rPr>
          <w:b/>
          <w:bCs/>
          <w:color w:val="000000"/>
          <w:sz w:val="24"/>
          <w:szCs w:val="24"/>
        </w:rPr>
        <w:t>…</w:t>
      </w:r>
      <w:r w:rsidR="00D41C13">
        <w:rPr>
          <w:b/>
          <w:bCs/>
          <w:color w:val="000000"/>
          <w:sz w:val="24"/>
          <w:szCs w:val="24"/>
        </w:rPr>
        <w:t>/</w:t>
      </w:r>
      <w:r w:rsidR="00E73FEE">
        <w:rPr>
          <w:b/>
          <w:bCs/>
          <w:color w:val="000000"/>
          <w:sz w:val="24"/>
          <w:szCs w:val="24"/>
        </w:rPr>
        <w:t>…</w:t>
      </w:r>
      <w:r w:rsidR="00D41C13">
        <w:rPr>
          <w:b/>
          <w:bCs/>
          <w:color w:val="000000"/>
          <w:sz w:val="24"/>
          <w:szCs w:val="24"/>
        </w:rPr>
        <w:t>/202</w:t>
      </w:r>
      <w:r w:rsidR="00E73FEE">
        <w:rPr>
          <w:b/>
          <w:bCs/>
          <w:color w:val="000000"/>
          <w:sz w:val="24"/>
          <w:szCs w:val="24"/>
        </w:rPr>
        <w:t>2</w:t>
      </w:r>
      <w:r w:rsidR="007241CC">
        <w:rPr>
          <w:b/>
          <w:bCs/>
          <w:color w:val="000000"/>
          <w:sz w:val="24"/>
          <w:szCs w:val="24"/>
        </w:rPr>
        <w:tab/>
      </w:r>
      <w:r w:rsidR="007241CC">
        <w:rPr>
          <w:b/>
          <w:bCs/>
          <w:color w:val="000000"/>
          <w:sz w:val="24"/>
          <w:szCs w:val="24"/>
        </w:rPr>
        <w:tab/>
      </w:r>
      <w:r w:rsidR="007241CC">
        <w:rPr>
          <w:b/>
          <w:bCs/>
          <w:color w:val="000000"/>
          <w:sz w:val="24"/>
          <w:szCs w:val="24"/>
        </w:rPr>
        <w:tab/>
      </w:r>
      <w:r w:rsidR="007241CC">
        <w:rPr>
          <w:b/>
          <w:bCs/>
          <w:color w:val="000000"/>
          <w:sz w:val="24"/>
          <w:szCs w:val="24"/>
        </w:rPr>
        <w:tab/>
      </w:r>
      <w:r w:rsidR="007241CC">
        <w:rPr>
          <w:b/>
          <w:bCs/>
          <w:color w:val="000000"/>
          <w:sz w:val="24"/>
          <w:szCs w:val="24"/>
        </w:rPr>
        <w:tab/>
      </w:r>
      <w:r w:rsidR="007241CC">
        <w:rPr>
          <w:b/>
          <w:bCs/>
          <w:color w:val="000000"/>
          <w:sz w:val="24"/>
          <w:szCs w:val="24"/>
        </w:rPr>
        <w:tab/>
      </w:r>
      <w:r w:rsidR="00E73FEE">
        <w:rPr>
          <w:b/>
          <w:bCs/>
          <w:color w:val="000000"/>
          <w:sz w:val="24"/>
          <w:szCs w:val="24"/>
        </w:rPr>
        <w:t>Öğrenci Ad-</w:t>
      </w:r>
      <w:proofErr w:type="spellStart"/>
      <w:r w:rsidR="00E73FEE">
        <w:rPr>
          <w:b/>
          <w:bCs/>
          <w:color w:val="000000"/>
          <w:sz w:val="24"/>
          <w:szCs w:val="24"/>
        </w:rPr>
        <w:t>Soyad</w:t>
      </w:r>
      <w:proofErr w:type="spellEnd"/>
    </w:p>
    <w:p w14:paraId="6A060D69" w14:textId="77777777" w:rsidR="006A5828" w:rsidRPr="00126CD7" w:rsidRDefault="006A5828">
      <w:pPr>
        <w:shd w:val="clear" w:color="auto" w:fill="FFFFFF"/>
        <w:rPr>
          <w:b/>
          <w:bCs/>
          <w:color w:val="000000"/>
          <w:sz w:val="24"/>
          <w:szCs w:val="24"/>
        </w:rPr>
      </w:pPr>
    </w:p>
    <w:p w14:paraId="053D6F48" w14:textId="77777777" w:rsidR="006A5828" w:rsidRPr="00126CD7" w:rsidRDefault="006A5828">
      <w:pPr>
        <w:shd w:val="clear" w:color="auto" w:fill="FFFFFF"/>
        <w:rPr>
          <w:b/>
          <w:bCs/>
          <w:color w:val="000000"/>
          <w:sz w:val="24"/>
          <w:szCs w:val="24"/>
        </w:rPr>
      </w:pPr>
    </w:p>
    <w:p w14:paraId="20E2D37B" w14:textId="77777777" w:rsidR="006A5828" w:rsidRPr="00126CD7" w:rsidRDefault="006A5828">
      <w:pPr>
        <w:shd w:val="clear" w:color="auto" w:fill="FFFFFF"/>
        <w:rPr>
          <w:b/>
          <w:bCs/>
          <w:color w:val="000000"/>
          <w:sz w:val="24"/>
          <w:szCs w:val="24"/>
        </w:rPr>
      </w:pPr>
    </w:p>
    <w:p w14:paraId="38D7E39C" w14:textId="77777777" w:rsidR="006A5828" w:rsidRPr="00126CD7" w:rsidRDefault="006A5828">
      <w:pPr>
        <w:shd w:val="clear" w:color="auto" w:fill="FFFFFF"/>
        <w:rPr>
          <w:b/>
          <w:bCs/>
          <w:color w:val="000000"/>
          <w:sz w:val="24"/>
          <w:szCs w:val="24"/>
        </w:rPr>
      </w:pPr>
    </w:p>
    <w:p w14:paraId="4D43ADEA" w14:textId="77777777" w:rsidR="006A5828" w:rsidRPr="00126CD7" w:rsidRDefault="006A5828">
      <w:pPr>
        <w:shd w:val="clear" w:color="auto" w:fill="FFFFFF"/>
        <w:rPr>
          <w:b/>
          <w:bCs/>
          <w:color w:val="000000"/>
          <w:sz w:val="24"/>
          <w:szCs w:val="24"/>
        </w:rPr>
      </w:pPr>
    </w:p>
    <w:p w14:paraId="40D4C6C6" w14:textId="77777777" w:rsidR="006A5828" w:rsidRPr="00126CD7" w:rsidRDefault="006A5828">
      <w:pPr>
        <w:shd w:val="clear" w:color="auto" w:fill="FFFFFF"/>
        <w:rPr>
          <w:b/>
          <w:bCs/>
          <w:color w:val="000000"/>
          <w:sz w:val="24"/>
          <w:szCs w:val="24"/>
        </w:rPr>
      </w:pPr>
    </w:p>
    <w:p w14:paraId="3DDA7DA9" w14:textId="77777777" w:rsidR="006A5828" w:rsidRPr="00126CD7" w:rsidRDefault="006A5828">
      <w:pPr>
        <w:shd w:val="clear" w:color="auto" w:fill="FFFFFF"/>
        <w:rPr>
          <w:b/>
          <w:bCs/>
          <w:color w:val="000000"/>
          <w:sz w:val="24"/>
          <w:szCs w:val="24"/>
        </w:rPr>
      </w:pPr>
    </w:p>
    <w:p w14:paraId="0A5A9BA6" w14:textId="51048516" w:rsidR="00A95F97" w:rsidRDefault="00A95F97">
      <w:pPr>
        <w:shd w:val="clear" w:color="auto" w:fill="FFFFFF"/>
        <w:rPr>
          <w:b/>
          <w:bCs/>
          <w:color w:val="000000"/>
          <w:sz w:val="24"/>
          <w:szCs w:val="24"/>
        </w:rPr>
      </w:pPr>
    </w:p>
    <w:p w14:paraId="35727017" w14:textId="77777777" w:rsidR="00A95F97" w:rsidRPr="00126CD7" w:rsidRDefault="00A95F97">
      <w:pPr>
        <w:shd w:val="clear" w:color="auto" w:fill="FFFFFF"/>
        <w:rPr>
          <w:b/>
          <w:bCs/>
          <w:color w:val="000000"/>
          <w:sz w:val="24"/>
          <w:szCs w:val="24"/>
        </w:rPr>
      </w:pPr>
    </w:p>
    <w:p w14:paraId="43618EEA" w14:textId="77777777" w:rsidR="00904CAC" w:rsidRPr="00126CD7" w:rsidRDefault="00904CAC" w:rsidP="00904CAC">
      <w:pPr>
        <w:rPr>
          <w:color w:val="000000"/>
        </w:rPr>
      </w:pPr>
    </w:p>
    <w:p w14:paraId="10B47F0D" w14:textId="77777777" w:rsidR="00674DE2" w:rsidRDefault="00674DE2" w:rsidP="00904CAC">
      <w:pPr>
        <w:rPr>
          <w:color w:val="000000"/>
        </w:rPr>
        <w:sectPr w:rsidR="00674DE2" w:rsidSect="0074224F">
          <w:footerReference w:type="first" r:id="rId15"/>
          <w:pgSz w:w="11909" w:h="16834"/>
          <w:pgMar w:top="1418" w:right="1418" w:bottom="1418" w:left="1985" w:header="709" w:footer="709" w:gutter="0"/>
          <w:pgNumType w:fmt="lowerRoman" w:start="1"/>
          <w:cols w:space="60"/>
          <w:noEndnote/>
          <w:titlePg/>
          <w:docGrid w:linePitch="272"/>
        </w:sectPr>
      </w:pPr>
    </w:p>
    <w:p w14:paraId="777AD99B" w14:textId="77777777" w:rsidR="001D5234" w:rsidRPr="00126CD7" w:rsidRDefault="001D5234" w:rsidP="00904CAC">
      <w:pPr>
        <w:rPr>
          <w:color w:val="000000"/>
          <w:sz w:val="2"/>
          <w:szCs w:val="2"/>
        </w:rPr>
      </w:pPr>
    </w:p>
    <w:p w14:paraId="3EFAFEE1" w14:textId="77777777" w:rsidR="00920615" w:rsidRPr="00126CD7" w:rsidRDefault="00D67A9E" w:rsidP="00054AA0">
      <w:pPr>
        <w:pStyle w:val="Balk1ekil"/>
      </w:pPr>
      <w:bookmarkStart w:id="7" w:name="_Toc508313145"/>
      <w:bookmarkStart w:id="8" w:name="_Toc36247585"/>
      <w:r w:rsidRPr="00126CD7">
        <w:t>İÇİNDEKİLER</w:t>
      </w:r>
      <w:bookmarkEnd w:id="7"/>
      <w:bookmarkEnd w:id="8"/>
    </w:p>
    <w:p w14:paraId="3E10C30C" w14:textId="77777777" w:rsidR="00F13B6B" w:rsidRPr="00126CD7" w:rsidRDefault="00F13B6B" w:rsidP="00F13B6B">
      <w:pPr>
        <w:spacing w:line="360" w:lineRule="auto"/>
        <w:rPr>
          <w:sz w:val="24"/>
          <w:szCs w:val="24"/>
          <w:u w:val="single"/>
        </w:rPr>
      </w:pPr>
      <w:r w:rsidRPr="00126CD7">
        <w:rPr>
          <w:b/>
          <w:bCs/>
          <w:sz w:val="24"/>
          <w:szCs w:val="24"/>
        </w:rPr>
        <w:tab/>
      </w:r>
      <w:r w:rsidRPr="00126CD7">
        <w:rPr>
          <w:b/>
          <w:bCs/>
          <w:sz w:val="24"/>
          <w:szCs w:val="24"/>
        </w:rPr>
        <w:tab/>
      </w:r>
      <w:r w:rsidRPr="00126CD7">
        <w:rPr>
          <w:b/>
          <w:bCs/>
          <w:sz w:val="24"/>
          <w:szCs w:val="24"/>
        </w:rPr>
        <w:tab/>
      </w:r>
      <w:r w:rsidRPr="00126CD7">
        <w:rPr>
          <w:b/>
          <w:bCs/>
          <w:sz w:val="24"/>
          <w:szCs w:val="24"/>
        </w:rPr>
        <w:tab/>
      </w:r>
      <w:r w:rsidRPr="00126CD7">
        <w:rPr>
          <w:b/>
          <w:bCs/>
          <w:sz w:val="24"/>
          <w:szCs w:val="24"/>
        </w:rPr>
        <w:tab/>
      </w:r>
      <w:r w:rsidRPr="00126CD7">
        <w:rPr>
          <w:b/>
          <w:bCs/>
          <w:sz w:val="24"/>
          <w:szCs w:val="24"/>
        </w:rPr>
        <w:tab/>
      </w:r>
      <w:r w:rsidRPr="00126CD7">
        <w:rPr>
          <w:b/>
          <w:bCs/>
          <w:sz w:val="24"/>
          <w:szCs w:val="24"/>
        </w:rPr>
        <w:tab/>
      </w:r>
      <w:r w:rsidRPr="00126CD7">
        <w:rPr>
          <w:b/>
          <w:bCs/>
          <w:sz w:val="24"/>
          <w:szCs w:val="24"/>
        </w:rPr>
        <w:tab/>
      </w:r>
      <w:r w:rsidRPr="00126CD7">
        <w:rPr>
          <w:b/>
          <w:bCs/>
          <w:sz w:val="24"/>
          <w:szCs w:val="24"/>
        </w:rPr>
        <w:tab/>
      </w:r>
      <w:r w:rsidRPr="00126CD7">
        <w:rPr>
          <w:sz w:val="24"/>
          <w:szCs w:val="24"/>
        </w:rPr>
        <w:t xml:space="preserve">                  </w:t>
      </w:r>
      <w:r w:rsidRPr="00126CD7">
        <w:rPr>
          <w:b/>
          <w:bCs/>
          <w:sz w:val="24"/>
          <w:szCs w:val="24"/>
          <w:u w:val="single"/>
        </w:rPr>
        <w:t>Sayfa No</w:t>
      </w:r>
    </w:p>
    <w:p w14:paraId="57D555A4" w14:textId="1F374D4A" w:rsidR="0010665C" w:rsidRDefault="007A68FA">
      <w:pPr>
        <w:pStyle w:val="T1"/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b w:val="0"/>
          <w:caps w:val="0"/>
        </w:rPr>
        <w:fldChar w:fldCharType="begin"/>
      </w:r>
      <w:r>
        <w:rPr>
          <w:b w:val="0"/>
          <w:caps w:val="0"/>
        </w:rPr>
        <w:instrText xml:space="preserve"> TOC \o "1-4" \u </w:instrText>
      </w:r>
      <w:r>
        <w:rPr>
          <w:b w:val="0"/>
          <w:caps w:val="0"/>
        </w:rPr>
        <w:fldChar w:fldCharType="separate"/>
      </w:r>
      <w:r w:rsidR="0010665C">
        <w:rPr>
          <w:noProof/>
        </w:rPr>
        <w:t>TEŞEKKÜR</w:t>
      </w:r>
      <w:r w:rsidR="0010665C">
        <w:rPr>
          <w:noProof/>
        </w:rPr>
        <w:tab/>
      </w:r>
      <w:r w:rsidR="0010665C">
        <w:rPr>
          <w:noProof/>
        </w:rPr>
        <w:fldChar w:fldCharType="begin"/>
      </w:r>
      <w:r w:rsidR="0010665C">
        <w:rPr>
          <w:noProof/>
        </w:rPr>
        <w:instrText xml:space="preserve"> PAGEREF _Toc36247584 \h </w:instrText>
      </w:r>
      <w:r w:rsidR="0010665C">
        <w:rPr>
          <w:noProof/>
        </w:rPr>
      </w:r>
      <w:r w:rsidR="0010665C">
        <w:rPr>
          <w:noProof/>
        </w:rPr>
        <w:fldChar w:fldCharType="separate"/>
      </w:r>
      <w:r w:rsidR="0010665C">
        <w:rPr>
          <w:noProof/>
        </w:rPr>
        <w:t>i</w:t>
      </w:r>
      <w:r w:rsidR="0010665C">
        <w:rPr>
          <w:noProof/>
        </w:rPr>
        <w:fldChar w:fldCharType="end"/>
      </w:r>
    </w:p>
    <w:p w14:paraId="2E43626D" w14:textId="7C07A0AB" w:rsidR="0010665C" w:rsidRDefault="0010665C">
      <w:pPr>
        <w:pStyle w:val="T1"/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>İÇİNDEKİL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58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ii</w:t>
      </w:r>
      <w:r>
        <w:rPr>
          <w:noProof/>
        </w:rPr>
        <w:fldChar w:fldCharType="end"/>
      </w:r>
    </w:p>
    <w:p w14:paraId="6A23AE03" w14:textId="7CE44E96" w:rsidR="0010665C" w:rsidRDefault="0010665C">
      <w:pPr>
        <w:pStyle w:val="T1"/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>ŞEKİL LİSTESİ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58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iv</w:t>
      </w:r>
      <w:r>
        <w:rPr>
          <w:noProof/>
        </w:rPr>
        <w:fldChar w:fldCharType="end"/>
      </w:r>
    </w:p>
    <w:p w14:paraId="75D78EB1" w14:textId="439F2DE7" w:rsidR="0010665C" w:rsidRDefault="0010665C">
      <w:pPr>
        <w:pStyle w:val="T1"/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>ÖZE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58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v</w:t>
      </w:r>
      <w:r>
        <w:rPr>
          <w:noProof/>
        </w:rPr>
        <w:fldChar w:fldCharType="end"/>
      </w:r>
    </w:p>
    <w:p w14:paraId="698A01D4" w14:textId="5B1BCB2F" w:rsidR="0010665C" w:rsidRDefault="0010665C">
      <w:pPr>
        <w:pStyle w:val="T1"/>
        <w:tabs>
          <w:tab w:val="left" w:pos="482"/>
        </w:tabs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>1.</w:t>
      </w:r>
      <w:r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  <w:tab/>
      </w:r>
      <w:r>
        <w:rPr>
          <w:noProof/>
        </w:rPr>
        <w:t>GİRİŞ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58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</w:p>
    <w:p w14:paraId="6E7500A6" w14:textId="75F4C88E" w:rsidR="0010665C" w:rsidRDefault="0010665C">
      <w:pPr>
        <w:pStyle w:val="T2"/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>1.1. Projenin Amacı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58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</w:p>
    <w:p w14:paraId="19A6C9F5" w14:textId="0DF0D210" w:rsidR="0010665C" w:rsidRDefault="0010665C">
      <w:pPr>
        <w:pStyle w:val="T2"/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>1.2. Projenin Yöntemi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59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</w:p>
    <w:p w14:paraId="2E9E73FA" w14:textId="436ECB8A" w:rsidR="0010665C" w:rsidRDefault="0010665C">
      <w:pPr>
        <w:pStyle w:val="T2"/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>1.3. Proje Kısıtları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59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</w:p>
    <w:p w14:paraId="0FD40B99" w14:textId="3DF24423" w:rsidR="0010665C" w:rsidRDefault="0010665C">
      <w:pPr>
        <w:pStyle w:val="T2"/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>1.4. Literatür çalışması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59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</w:p>
    <w:p w14:paraId="54CDB4E3" w14:textId="23543D28" w:rsidR="0010665C" w:rsidRDefault="0010665C">
      <w:pPr>
        <w:pStyle w:val="T1"/>
        <w:tabs>
          <w:tab w:val="left" w:pos="482"/>
        </w:tabs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>2.</w:t>
      </w:r>
      <w:r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  <w:tab/>
      </w:r>
      <w:r>
        <w:rPr>
          <w:noProof/>
        </w:rPr>
        <w:t>MATERYAL VE YÖNTEM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59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72A14D2A" w14:textId="38C199E5" w:rsidR="0010665C" w:rsidRDefault="0010665C">
      <w:pPr>
        <w:pStyle w:val="T2"/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 xml:space="preserve">2.1. </w:t>
      </w:r>
      <w:r w:rsidR="00831A6C">
        <w:rPr>
          <w:noProof/>
        </w:rPr>
        <w:t>Alt Başlı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59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311A4942" w14:textId="39812A89" w:rsidR="0010665C" w:rsidRDefault="0010665C">
      <w:pPr>
        <w:pStyle w:val="T3"/>
        <w:rPr>
          <w:rFonts w:asciiTheme="minorHAnsi" w:eastAsiaTheme="minorEastAsia" w:hAnsiTheme="minorHAnsi" w:cstheme="minorBidi"/>
          <w:b w:val="0"/>
          <w:sz w:val="22"/>
          <w:szCs w:val="22"/>
          <w:lang w:val="tr-TR" w:eastAsia="tr-TR"/>
        </w:rPr>
      </w:pPr>
      <w:r w:rsidRPr="008D4385">
        <w:rPr>
          <w:lang w:val="tr-TR"/>
        </w:rPr>
        <w:t xml:space="preserve">2.1.1. </w:t>
      </w:r>
      <w:r w:rsidR="00831A6C">
        <w:rPr>
          <w:lang w:val="tr-TR"/>
        </w:rPr>
        <w:t>alt başlık</w:t>
      </w:r>
      <w:r>
        <w:tab/>
      </w:r>
      <w:r>
        <w:fldChar w:fldCharType="begin"/>
      </w:r>
      <w:r>
        <w:instrText xml:space="preserve"> PAGEREF _Toc36247595 \h </w:instrText>
      </w:r>
      <w:r>
        <w:fldChar w:fldCharType="separate"/>
      </w:r>
      <w:r>
        <w:t>4</w:t>
      </w:r>
      <w:r>
        <w:fldChar w:fldCharType="end"/>
      </w:r>
    </w:p>
    <w:p w14:paraId="58792C56" w14:textId="253AEDD9" w:rsidR="0010665C" w:rsidRDefault="0010665C">
      <w:pPr>
        <w:pStyle w:val="T3"/>
        <w:rPr>
          <w:rFonts w:asciiTheme="minorHAnsi" w:eastAsiaTheme="minorEastAsia" w:hAnsiTheme="minorHAnsi" w:cstheme="minorBidi"/>
          <w:b w:val="0"/>
          <w:sz w:val="22"/>
          <w:szCs w:val="22"/>
          <w:lang w:val="tr-TR" w:eastAsia="tr-TR"/>
        </w:rPr>
      </w:pPr>
      <w:r w:rsidRPr="008D4385">
        <w:rPr>
          <w:lang w:val="tr-TR"/>
        </w:rPr>
        <w:t xml:space="preserve">2.1.2. </w:t>
      </w:r>
      <w:r w:rsidR="00831A6C">
        <w:rPr>
          <w:lang w:val="tr-TR"/>
        </w:rPr>
        <w:t>alt başlık</w:t>
      </w:r>
      <w:r>
        <w:tab/>
      </w:r>
      <w:r>
        <w:fldChar w:fldCharType="begin"/>
      </w:r>
      <w:r>
        <w:instrText xml:space="preserve"> PAGEREF _Toc36247596 \h </w:instrText>
      </w:r>
      <w:r>
        <w:fldChar w:fldCharType="separate"/>
      </w:r>
      <w:r>
        <w:t>4</w:t>
      </w:r>
      <w:r>
        <w:fldChar w:fldCharType="end"/>
      </w:r>
    </w:p>
    <w:p w14:paraId="3BA6C465" w14:textId="7DF97FBA" w:rsidR="0010665C" w:rsidRDefault="0010665C">
      <w:pPr>
        <w:pStyle w:val="T4"/>
        <w:tabs>
          <w:tab w:val="right" w:leader="dot" w:pos="8496"/>
        </w:tabs>
        <w:rPr>
          <w:rFonts w:asciiTheme="minorHAnsi" w:eastAsiaTheme="minorEastAsia" w:hAnsiTheme="minorHAnsi" w:cstheme="minorBidi"/>
          <w:i w:val="0"/>
          <w:noProof/>
          <w:sz w:val="22"/>
          <w:szCs w:val="22"/>
        </w:rPr>
      </w:pPr>
      <w:r w:rsidRPr="008D4385">
        <w:rPr>
          <w:i w:val="0"/>
          <w:noProof/>
        </w:rPr>
        <w:t>2.1.2.1.</w:t>
      </w:r>
      <w:r w:rsidRPr="008D4385">
        <w:rPr>
          <w:noProof/>
        </w:rPr>
        <w:t xml:space="preserve"> </w:t>
      </w:r>
      <w:r w:rsidR="00831A6C">
        <w:t>alt başlı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59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07C938C7" w14:textId="64B72F44" w:rsidR="0010665C" w:rsidRDefault="0010665C">
      <w:pPr>
        <w:pStyle w:val="T3"/>
        <w:rPr>
          <w:rFonts w:asciiTheme="minorHAnsi" w:eastAsiaTheme="minorEastAsia" w:hAnsiTheme="minorHAnsi" w:cstheme="minorBidi"/>
          <w:b w:val="0"/>
          <w:sz w:val="22"/>
          <w:szCs w:val="22"/>
          <w:lang w:val="tr-TR" w:eastAsia="tr-TR"/>
        </w:rPr>
      </w:pPr>
      <w:r>
        <w:t>2.1.3.</w:t>
      </w:r>
      <w:r w:rsidRPr="008D4385">
        <w:rPr>
          <w:lang w:val="tr-TR"/>
        </w:rPr>
        <w:t xml:space="preserve"> </w:t>
      </w:r>
      <w:r w:rsidR="00831A6C">
        <w:rPr>
          <w:lang w:val="tr-TR"/>
        </w:rPr>
        <w:t>alt başlık</w:t>
      </w:r>
      <w:r>
        <w:tab/>
      </w:r>
      <w:r>
        <w:fldChar w:fldCharType="begin"/>
      </w:r>
      <w:r>
        <w:instrText xml:space="preserve"> PAGEREF _Toc36247598 \h </w:instrText>
      </w:r>
      <w:r>
        <w:fldChar w:fldCharType="separate"/>
      </w:r>
      <w:r>
        <w:t>4</w:t>
      </w:r>
      <w:r>
        <w:fldChar w:fldCharType="end"/>
      </w:r>
    </w:p>
    <w:p w14:paraId="4D93D4DA" w14:textId="6A52D150" w:rsidR="0010665C" w:rsidRDefault="0010665C">
      <w:pPr>
        <w:pStyle w:val="T2"/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 xml:space="preserve">2.2. </w:t>
      </w:r>
      <w:r w:rsidR="00831A6C">
        <w:rPr>
          <w:lang w:val="tr-TR"/>
        </w:rPr>
        <w:t xml:space="preserve">alt başlık 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59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3B598FA1" w14:textId="36374DF2" w:rsidR="0010665C" w:rsidRDefault="0010665C">
      <w:pPr>
        <w:pStyle w:val="T3"/>
        <w:rPr>
          <w:rFonts w:asciiTheme="minorHAnsi" w:eastAsiaTheme="minorEastAsia" w:hAnsiTheme="minorHAnsi" w:cstheme="minorBidi"/>
          <w:b w:val="0"/>
          <w:sz w:val="22"/>
          <w:szCs w:val="22"/>
          <w:lang w:val="tr-TR" w:eastAsia="tr-TR"/>
        </w:rPr>
      </w:pPr>
      <w:r w:rsidRPr="008D4385">
        <w:rPr>
          <w:lang w:val="tr-TR"/>
        </w:rPr>
        <w:t xml:space="preserve">2.2.1. </w:t>
      </w:r>
      <w:r w:rsidR="00831A6C">
        <w:rPr>
          <w:lang w:val="tr-TR"/>
        </w:rPr>
        <w:t>alt başlık</w:t>
      </w:r>
      <w:r>
        <w:tab/>
      </w:r>
      <w:r>
        <w:fldChar w:fldCharType="begin"/>
      </w:r>
      <w:r>
        <w:instrText xml:space="preserve"> PAGEREF _Toc36247600 \h </w:instrText>
      </w:r>
      <w:r>
        <w:fldChar w:fldCharType="separate"/>
      </w:r>
      <w:r>
        <w:t>4</w:t>
      </w:r>
      <w:r>
        <w:fldChar w:fldCharType="end"/>
      </w:r>
    </w:p>
    <w:p w14:paraId="75E7E48F" w14:textId="1E37BFED" w:rsidR="0010665C" w:rsidRDefault="0010665C">
      <w:pPr>
        <w:pStyle w:val="T3"/>
        <w:rPr>
          <w:rFonts w:asciiTheme="minorHAnsi" w:eastAsiaTheme="minorEastAsia" w:hAnsiTheme="minorHAnsi" w:cstheme="minorBidi"/>
          <w:b w:val="0"/>
          <w:sz w:val="22"/>
          <w:szCs w:val="22"/>
          <w:lang w:val="tr-TR" w:eastAsia="tr-TR"/>
        </w:rPr>
      </w:pPr>
      <w:r>
        <w:t>2.2.2.</w:t>
      </w:r>
      <w:r w:rsidRPr="008D4385">
        <w:rPr>
          <w:lang w:val="tr-TR"/>
        </w:rPr>
        <w:t xml:space="preserve"> </w:t>
      </w:r>
      <w:r w:rsidR="00831A6C">
        <w:rPr>
          <w:lang w:val="tr-TR"/>
        </w:rPr>
        <w:t>alt başlık</w:t>
      </w:r>
      <w:r>
        <w:tab/>
      </w:r>
      <w:r>
        <w:fldChar w:fldCharType="begin"/>
      </w:r>
      <w:r>
        <w:instrText xml:space="preserve"> PAGEREF _Toc36247601 \h </w:instrText>
      </w:r>
      <w:r>
        <w:fldChar w:fldCharType="separate"/>
      </w:r>
      <w:r>
        <w:t>4</w:t>
      </w:r>
      <w:r>
        <w:fldChar w:fldCharType="end"/>
      </w:r>
    </w:p>
    <w:p w14:paraId="5C383051" w14:textId="25818A95" w:rsidR="0010665C" w:rsidRDefault="0010665C">
      <w:pPr>
        <w:pStyle w:val="T1"/>
        <w:tabs>
          <w:tab w:val="left" w:pos="482"/>
        </w:tabs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>3.</w:t>
      </w:r>
      <w:r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  <w:tab/>
      </w:r>
      <w:r>
        <w:rPr>
          <w:noProof/>
        </w:rPr>
        <w:t>UyGULAM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60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14:paraId="72A282B1" w14:textId="090B85E3" w:rsidR="0010665C" w:rsidRDefault="0010665C">
      <w:pPr>
        <w:pStyle w:val="T2"/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>3.1.</w:t>
      </w:r>
      <w:r w:rsidR="00831A6C" w:rsidRPr="008D4385">
        <w:rPr>
          <w:lang w:val="tr-TR"/>
        </w:rPr>
        <w:t xml:space="preserve"> </w:t>
      </w:r>
      <w:r w:rsidR="00831A6C">
        <w:rPr>
          <w:lang w:val="tr-TR"/>
        </w:rPr>
        <w:t>alt başlı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60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14:paraId="5F7CB663" w14:textId="427B611C" w:rsidR="0010665C" w:rsidRDefault="0010665C">
      <w:pPr>
        <w:pStyle w:val="T2"/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 xml:space="preserve">3.2. </w:t>
      </w:r>
      <w:r w:rsidR="00831A6C">
        <w:rPr>
          <w:lang w:val="tr-TR"/>
        </w:rPr>
        <w:t>alt başlı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60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14:paraId="4E6DD7FE" w14:textId="1E5242FC" w:rsidR="0010665C" w:rsidRDefault="0010665C">
      <w:pPr>
        <w:pStyle w:val="T2"/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 xml:space="preserve">3.3. </w:t>
      </w:r>
      <w:r w:rsidR="00831A6C">
        <w:rPr>
          <w:lang w:val="tr-TR"/>
        </w:rPr>
        <w:t>alt başlı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60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</w:p>
    <w:p w14:paraId="670417EB" w14:textId="40FDE91F" w:rsidR="0010665C" w:rsidRDefault="0010665C">
      <w:pPr>
        <w:pStyle w:val="T3"/>
        <w:rPr>
          <w:rFonts w:asciiTheme="minorHAnsi" w:eastAsiaTheme="minorEastAsia" w:hAnsiTheme="minorHAnsi" w:cstheme="minorBidi"/>
          <w:b w:val="0"/>
          <w:sz w:val="22"/>
          <w:szCs w:val="22"/>
          <w:lang w:val="tr-TR" w:eastAsia="tr-TR"/>
        </w:rPr>
      </w:pPr>
      <w:r w:rsidRPr="008D4385">
        <w:rPr>
          <w:lang w:val="tr-TR"/>
        </w:rPr>
        <w:t xml:space="preserve">3.3.1. </w:t>
      </w:r>
      <w:r w:rsidR="00831A6C">
        <w:rPr>
          <w:lang w:val="tr-TR"/>
        </w:rPr>
        <w:t>alt başlık</w:t>
      </w:r>
      <w:r>
        <w:tab/>
      </w:r>
      <w:r>
        <w:fldChar w:fldCharType="begin"/>
      </w:r>
      <w:r>
        <w:instrText xml:space="preserve"> PAGEREF _Toc36247606 \h </w:instrText>
      </w:r>
      <w:r>
        <w:fldChar w:fldCharType="separate"/>
      </w:r>
      <w:r>
        <w:t>7</w:t>
      </w:r>
      <w:r>
        <w:fldChar w:fldCharType="end"/>
      </w:r>
    </w:p>
    <w:p w14:paraId="23167AC0" w14:textId="59F7CA06" w:rsidR="0010665C" w:rsidRDefault="0010665C">
      <w:pPr>
        <w:pStyle w:val="T3"/>
        <w:rPr>
          <w:rFonts w:asciiTheme="minorHAnsi" w:eastAsiaTheme="minorEastAsia" w:hAnsiTheme="minorHAnsi" w:cstheme="minorBidi"/>
          <w:b w:val="0"/>
          <w:sz w:val="22"/>
          <w:szCs w:val="22"/>
          <w:lang w:val="tr-TR" w:eastAsia="tr-TR"/>
        </w:rPr>
      </w:pPr>
      <w:r w:rsidRPr="008D4385">
        <w:rPr>
          <w:lang w:val="tr-TR"/>
        </w:rPr>
        <w:t xml:space="preserve">3.3.2. </w:t>
      </w:r>
      <w:r w:rsidR="00831A6C">
        <w:rPr>
          <w:lang w:val="tr-TR"/>
        </w:rPr>
        <w:t>alt başlık</w:t>
      </w:r>
      <w:r>
        <w:tab/>
      </w:r>
      <w:r>
        <w:fldChar w:fldCharType="begin"/>
      </w:r>
      <w:r>
        <w:instrText xml:space="preserve"> PAGEREF _Toc36247607 \h </w:instrText>
      </w:r>
      <w:r>
        <w:fldChar w:fldCharType="separate"/>
      </w:r>
      <w:r>
        <w:t>8</w:t>
      </w:r>
      <w:r>
        <w:fldChar w:fldCharType="end"/>
      </w:r>
    </w:p>
    <w:p w14:paraId="306FCC33" w14:textId="470A5FA6" w:rsidR="0010665C" w:rsidRDefault="0010665C">
      <w:pPr>
        <w:pStyle w:val="T3"/>
        <w:rPr>
          <w:rFonts w:asciiTheme="minorHAnsi" w:eastAsiaTheme="minorEastAsia" w:hAnsiTheme="minorHAnsi" w:cstheme="minorBidi"/>
          <w:b w:val="0"/>
          <w:sz w:val="22"/>
          <w:szCs w:val="22"/>
          <w:lang w:val="tr-TR" w:eastAsia="tr-TR"/>
        </w:rPr>
      </w:pPr>
      <w:r w:rsidRPr="008D4385">
        <w:rPr>
          <w:lang w:val="tr-TR"/>
        </w:rPr>
        <w:t xml:space="preserve">3.3.3. </w:t>
      </w:r>
      <w:r w:rsidR="00831A6C">
        <w:rPr>
          <w:lang w:val="tr-TR"/>
        </w:rPr>
        <w:t>alt başlık</w:t>
      </w:r>
      <w:r>
        <w:tab/>
      </w:r>
      <w:r>
        <w:fldChar w:fldCharType="begin"/>
      </w:r>
      <w:r>
        <w:instrText xml:space="preserve"> PAGEREF _Toc36247608 \h </w:instrText>
      </w:r>
      <w:r>
        <w:fldChar w:fldCharType="separate"/>
      </w:r>
      <w:r>
        <w:t>9</w:t>
      </w:r>
      <w:r>
        <w:fldChar w:fldCharType="end"/>
      </w:r>
    </w:p>
    <w:p w14:paraId="4BF9A00F" w14:textId="7B8A2EC9" w:rsidR="0010665C" w:rsidRDefault="0010665C">
      <w:pPr>
        <w:pStyle w:val="T1"/>
        <w:tabs>
          <w:tab w:val="left" w:pos="482"/>
        </w:tabs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>4.</w:t>
      </w:r>
      <w:r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  <w:tab/>
      </w:r>
      <w:r>
        <w:rPr>
          <w:noProof/>
        </w:rPr>
        <w:t>SONUÇLAR VE ÖNERİL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60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1</w:t>
      </w:r>
      <w:r>
        <w:rPr>
          <w:noProof/>
        </w:rPr>
        <w:fldChar w:fldCharType="end"/>
      </w:r>
    </w:p>
    <w:p w14:paraId="427E4FFE" w14:textId="3C7540EF" w:rsidR="0010665C" w:rsidRDefault="0010665C">
      <w:pPr>
        <w:pStyle w:val="T1"/>
        <w:tabs>
          <w:tab w:val="left" w:pos="482"/>
        </w:tabs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>6.</w:t>
      </w:r>
      <w:r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  <w:tab/>
      </w:r>
      <w:r>
        <w:rPr>
          <w:noProof/>
        </w:rPr>
        <w:t>Kaynakç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61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2</w:t>
      </w:r>
      <w:r>
        <w:rPr>
          <w:noProof/>
        </w:rPr>
        <w:fldChar w:fldCharType="end"/>
      </w:r>
    </w:p>
    <w:p w14:paraId="02CF965F" w14:textId="61B1ACA9" w:rsidR="0010665C" w:rsidRDefault="0010665C">
      <w:pPr>
        <w:pStyle w:val="T1"/>
        <w:tabs>
          <w:tab w:val="left" w:pos="482"/>
        </w:tabs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lastRenderedPageBreak/>
        <w:t>7.</w:t>
      </w:r>
      <w:r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  <w:tab/>
      </w:r>
      <w:r>
        <w:rPr>
          <w:noProof/>
        </w:rPr>
        <w:t>EKL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61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3</w:t>
      </w:r>
      <w:r>
        <w:rPr>
          <w:noProof/>
        </w:rPr>
        <w:fldChar w:fldCharType="end"/>
      </w:r>
    </w:p>
    <w:p w14:paraId="70C87ED8" w14:textId="5F35026F" w:rsidR="0010665C" w:rsidRDefault="0010665C">
      <w:pPr>
        <w:pStyle w:val="T2"/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>7.1. EK 1:</w:t>
      </w:r>
      <w:r w:rsidR="00831A6C" w:rsidRPr="008D4385">
        <w:rPr>
          <w:lang w:val="tr-TR"/>
        </w:rPr>
        <w:t xml:space="preserve"> </w:t>
      </w:r>
      <w:r w:rsidR="00831A6C">
        <w:rPr>
          <w:lang w:val="tr-TR"/>
        </w:rPr>
        <w:t>alt başlı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61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3</w:t>
      </w:r>
      <w:r>
        <w:rPr>
          <w:noProof/>
        </w:rPr>
        <w:fldChar w:fldCharType="end"/>
      </w:r>
    </w:p>
    <w:p w14:paraId="56B7177C" w14:textId="394098CA" w:rsidR="0010665C" w:rsidRDefault="0010665C">
      <w:pPr>
        <w:pStyle w:val="T2"/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 xml:space="preserve">7.2. </w:t>
      </w:r>
      <w:r w:rsidR="00831A6C">
        <w:rPr>
          <w:lang w:val="tr-TR"/>
        </w:rPr>
        <w:t>alt başlı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61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3</w:t>
      </w:r>
      <w:r>
        <w:rPr>
          <w:noProof/>
        </w:rPr>
        <w:fldChar w:fldCharType="end"/>
      </w:r>
    </w:p>
    <w:p w14:paraId="490CD9EC" w14:textId="45A79B97" w:rsidR="0010665C" w:rsidRDefault="0010665C">
      <w:pPr>
        <w:pStyle w:val="T1"/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tr-TR" w:eastAsia="tr-TR"/>
        </w:rPr>
      </w:pPr>
      <w:r>
        <w:rPr>
          <w:noProof/>
        </w:rPr>
        <w:t>ÖZGEÇMİŞ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624761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68CD5853" w14:textId="2A855331" w:rsidR="00A052D3" w:rsidRDefault="007A68FA" w:rsidP="00A052D3">
      <w:pPr>
        <w:rPr>
          <w:lang w:val="en-US"/>
        </w:rPr>
      </w:pPr>
      <w:r>
        <w:rPr>
          <w:b/>
          <w:caps/>
          <w:sz w:val="28"/>
          <w:szCs w:val="24"/>
          <w:lang w:val="en-US" w:eastAsia="en-US"/>
        </w:rPr>
        <w:fldChar w:fldCharType="end"/>
      </w:r>
    </w:p>
    <w:p w14:paraId="21166495" w14:textId="77777777" w:rsidR="00E174A2" w:rsidRDefault="00E174A2" w:rsidP="00E727C5">
      <w:pPr>
        <w:rPr>
          <w:lang w:val="en-US"/>
        </w:rPr>
        <w:sectPr w:rsidR="00E174A2" w:rsidSect="00A95F97">
          <w:footerReference w:type="default" r:id="rId16"/>
          <w:footerReference w:type="first" r:id="rId17"/>
          <w:pgSz w:w="11909" w:h="16834"/>
          <w:pgMar w:top="1418" w:right="1418" w:bottom="1418" w:left="1985" w:header="709" w:footer="709" w:gutter="0"/>
          <w:pgNumType w:fmt="lowerRoman"/>
          <w:cols w:space="60"/>
          <w:noEndnote/>
          <w:docGrid w:linePitch="272"/>
        </w:sectPr>
      </w:pPr>
    </w:p>
    <w:p w14:paraId="28C25DB7" w14:textId="4D156DE9" w:rsidR="00E727C5" w:rsidRPr="00126CD7" w:rsidRDefault="00E727C5" w:rsidP="00E727C5">
      <w:pPr>
        <w:rPr>
          <w:sz w:val="2"/>
          <w:szCs w:val="2"/>
          <w:lang w:val="en-US"/>
        </w:rPr>
      </w:pPr>
    </w:p>
    <w:p w14:paraId="43920F18" w14:textId="77777777" w:rsidR="00024358" w:rsidRPr="00126CD7" w:rsidRDefault="00024358" w:rsidP="00D173B3">
      <w:pPr>
        <w:pStyle w:val="Balk1ekil"/>
      </w:pPr>
      <w:bookmarkStart w:id="9" w:name="_Toc458430433"/>
      <w:bookmarkStart w:id="10" w:name="_Toc461199633"/>
      <w:bookmarkStart w:id="11" w:name="_Toc508313146"/>
      <w:bookmarkStart w:id="12" w:name="_Toc36247586"/>
      <w:r w:rsidRPr="00126CD7">
        <w:t>ŞEKİL LİSTESİ</w:t>
      </w:r>
      <w:bookmarkEnd w:id="9"/>
      <w:bookmarkEnd w:id="10"/>
      <w:bookmarkEnd w:id="11"/>
      <w:bookmarkEnd w:id="12"/>
    </w:p>
    <w:p w14:paraId="5559EED9" w14:textId="2BDBC7C4" w:rsidR="00687F4E" w:rsidRPr="00126CD7" w:rsidRDefault="00687F4E" w:rsidP="00577E38">
      <w:pPr>
        <w:spacing w:line="360" w:lineRule="auto"/>
        <w:jc w:val="right"/>
        <w:rPr>
          <w:sz w:val="24"/>
          <w:szCs w:val="24"/>
          <w:u w:val="single"/>
        </w:rPr>
      </w:pPr>
      <w:r w:rsidRPr="00126CD7">
        <w:rPr>
          <w:b/>
          <w:bCs/>
          <w:sz w:val="24"/>
          <w:szCs w:val="24"/>
        </w:rPr>
        <w:tab/>
      </w:r>
      <w:r w:rsidRPr="00126CD7">
        <w:rPr>
          <w:b/>
          <w:bCs/>
          <w:sz w:val="24"/>
          <w:szCs w:val="24"/>
        </w:rPr>
        <w:tab/>
      </w:r>
      <w:r w:rsidRPr="00126CD7">
        <w:rPr>
          <w:b/>
          <w:bCs/>
          <w:sz w:val="24"/>
          <w:szCs w:val="24"/>
        </w:rPr>
        <w:tab/>
      </w:r>
      <w:r w:rsidRPr="00126CD7">
        <w:rPr>
          <w:b/>
          <w:bCs/>
          <w:sz w:val="24"/>
          <w:szCs w:val="24"/>
        </w:rPr>
        <w:tab/>
      </w:r>
      <w:r w:rsidRPr="00126CD7">
        <w:rPr>
          <w:b/>
          <w:bCs/>
          <w:sz w:val="24"/>
          <w:szCs w:val="24"/>
        </w:rPr>
        <w:tab/>
      </w:r>
      <w:r w:rsidRPr="00126CD7">
        <w:rPr>
          <w:b/>
          <w:bCs/>
          <w:sz w:val="24"/>
          <w:szCs w:val="24"/>
        </w:rPr>
        <w:tab/>
      </w:r>
      <w:r w:rsidRPr="00126CD7">
        <w:rPr>
          <w:b/>
          <w:bCs/>
          <w:sz w:val="24"/>
          <w:szCs w:val="24"/>
        </w:rPr>
        <w:tab/>
      </w:r>
      <w:r w:rsidRPr="00126CD7">
        <w:rPr>
          <w:b/>
          <w:bCs/>
          <w:sz w:val="24"/>
          <w:szCs w:val="24"/>
        </w:rPr>
        <w:tab/>
      </w:r>
      <w:r w:rsidRPr="00126CD7">
        <w:rPr>
          <w:b/>
          <w:bCs/>
          <w:sz w:val="24"/>
          <w:szCs w:val="24"/>
        </w:rPr>
        <w:tab/>
      </w:r>
      <w:r w:rsidR="00A06DA2">
        <w:rPr>
          <w:sz w:val="24"/>
          <w:szCs w:val="24"/>
        </w:rPr>
        <w:t xml:space="preserve">          </w:t>
      </w:r>
      <w:r w:rsidRPr="00126CD7">
        <w:rPr>
          <w:sz w:val="24"/>
          <w:szCs w:val="24"/>
        </w:rPr>
        <w:t xml:space="preserve"> </w:t>
      </w:r>
      <w:r w:rsidRPr="00126CD7">
        <w:rPr>
          <w:b/>
          <w:bCs/>
          <w:sz w:val="24"/>
          <w:szCs w:val="24"/>
          <w:u w:val="single"/>
        </w:rPr>
        <w:t>Sayfa No</w:t>
      </w:r>
    </w:p>
    <w:p w14:paraId="52F7D7DC" w14:textId="33CEEF6B" w:rsidR="0010665C" w:rsidRDefault="00C97FE7">
      <w:pPr>
        <w:pStyle w:val="ekillerTablosu"/>
        <w:tabs>
          <w:tab w:val="right" w:leader="dot" w:pos="8496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fldChar w:fldCharType="begin"/>
      </w:r>
      <w:r>
        <w:instrText xml:space="preserve"> TOC \h \z \c "Şekil" </w:instrText>
      </w:r>
      <w:r>
        <w:fldChar w:fldCharType="separate"/>
      </w:r>
      <w:hyperlink w:anchor="_Toc36247615" w:history="1">
        <w:r w:rsidR="0010665C" w:rsidRPr="00CF1943">
          <w:rPr>
            <w:rStyle w:val="Kpr"/>
            <w:noProof/>
          </w:rPr>
          <w:t xml:space="preserve">Şekil 1.1. </w:t>
        </w:r>
        <w:r w:rsidR="00313CC8">
          <w:rPr>
            <w:rStyle w:val="Kpr"/>
            <w:noProof/>
          </w:rPr>
          <w:t>Şekil 1</w:t>
        </w:r>
        <w:r w:rsidR="0010665C" w:rsidRPr="00CF1943">
          <w:rPr>
            <w:rStyle w:val="Kpr"/>
            <w:noProof/>
          </w:rPr>
          <w:t>.</w:t>
        </w:r>
        <w:r w:rsidR="0010665C">
          <w:rPr>
            <w:noProof/>
            <w:webHidden/>
          </w:rPr>
          <w:tab/>
        </w:r>
        <w:r w:rsidR="0010665C">
          <w:rPr>
            <w:noProof/>
            <w:webHidden/>
          </w:rPr>
          <w:fldChar w:fldCharType="begin"/>
        </w:r>
        <w:r w:rsidR="0010665C">
          <w:rPr>
            <w:noProof/>
            <w:webHidden/>
          </w:rPr>
          <w:instrText xml:space="preserve"> PAGEREF _Toc36247615 \h </w:instrText>
        </w:r>
        <w:r w:rsidR="0010665C">
          <w:rPr>
            <w:noProof/>
            <w:webHidden/>
          </w:rPr>
        </w:r>
        <w:r w:rsidR="0010665C">
          <w:rPr>
            <w:noProof/>
            <w:webHidden/>
          </w:rPr>
          <w:fldChar w:fldCharType="separate"/>
        </w:r>
        <w:r w:rsidR="0010665C">
          <w:rPr>
            <w:noProof/>
            <w:webHidden/>
          </w:rPr>
          <w:t>2</w:t>
        </w:r>
        <w:r w:rsidR="0010665C">
          <w:rPr>
            <w:noProof/>
            <w:webHidden/>
          </w:rPr>
          <w:fldChar w:fldCharType="end"/>
        </w:r>
      </w:hyperlink>
    </w:p>
    <w:p w14:paraId="0920FB27" w14:textId="4B3AE2F0" w:rsidR="0010665C" w:rsidRDefault="00FF4503">
      <w:pPr>
        <w:pStyle w:val="ekillerTablosu"/>
        <w:tabs>
          <w:tab w:val="right" w:leader="dot" w:pos="8496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6247616" w:history="1">
        <w:r w:rsidR="0010665C" w:rsidRPr="00CF1943">
          <w:rPr>
            <w:rStyle w:val="Kpr"/>
            <w:noProof/>
          </w:rPr>
          <w:t xml:space="preserve">Şekil 1.2. </w:t>
        </w:r>
        <w:r w:rsidR="00313CC8" w:rsidRPr="00313CC8">
          <w:rPr>
            <w:rStyle w:val="Kpr"/>
            <w:noProof/>
          </w:rPr>
          <w:t>Şekil</w:t>
        </w:r>
        <w:r w:rsidR="00313CC8">
          <w:rPr>
            <w:rStyle w:val="Kpr"/>
            <w:noProof/>
          </w:rPr>
          <w:t xml:space="preserve"> 2</w:t>
        </w:r>
        <w:r w:rsidR="0010665C">
          <w:rPr>
            <w:noProof/>
            <w:webHidden/>
          </w:rPr>
          <w:tab/>
        </w:r>
        <w:r w:rsidR="0010665C">
          <w:rPr>
            <w:noProof/>
            <w:webHidden/>
          </w:rPr>
          <w:fldChar w:fldCharType="begin"/>
        </w:r>
        <w:r w:rsidR="0010665C">
          <w:rPr>
            <w:noProof/>
            <w:webHidden/>
          </w:rPr>
          <w:instrText xml:space="preserve"> PAGEREF _Toc36247616 \h </w:instrText>
        </w:r>
        <w:r w:rsidR="0010665C">
          <w:rPr>
            <w:noProof/>
            <w:webHidden/>
          </w:rPr>
        </w:r>
        <w:r w:rsidR="0010665C">
          <w:rPr>
            <w:noProof/>
            <w:webHidden/>
          </w:rPr>
          <w:fldChar w:fldCharType="separate"/>
        </w:r>
        <w:r w:rsidR="0010665C">
          <w:rPr>
            <w:noProof/>
            <w:webHidden/>
          </w:rPr>
          <w:t>2</w:t>
        </w:r>
        <w:r w:rsidR="0010665C">
          <w:rPr>
            <w:noProof/>
            <w:webHidden/>
          </w:rPr>
          <w:fldChar w:fldCharType="end"/>
        </w:r>
      </w:hyperlink>
    </w:p>
    <w:p w14:paraId="514FADAE" w14:textId="65AB3D45" w:rsidR="0010665C" w:rsidRDefault="00FF4503">
      <w:pPr>
        <w:pStyle w:val="ekillerTablosu"/>
        <w:tabs>
          <w:tab w:val="right" w:leader="dot" w:pos="8496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6247617" w:history="1">
        <w:r w:rsidR="0010665C" w:rsidRPr="00CF1943">
          <w:rPr>
            <w:rStyle w:val="Kpr"/>
            <w:noProof/>
          </w:rPr>
          <w:t>Şekil 1.3</w:t>
        </w:r>
        <w:r w:rsidR="0010665C" w:rsidRPr="00CF1943">
          <w:rPr>
            <w:rStyle w:val="Kpr"/>
            <w:noProof/>
            <w:lang w:eastAsia="x-none"/>
          </w:rPr>
          <w:t xml:space="preserve">. </w:t>
        </w:r>
        <w:r w:rsidR="00313CC8" w:rsidRPr="00313CC8">
          <w:rPr>
            <w:rStyle w:val="Kpr"/>
            <w:noProof/>
            <w:lang w:eastAsia="x-none"/>
          </w:rPr>
          <w:t xml:space="preserve">Şekil </w:t>
        </w:r>
        <w:r w:rsidR="00313CC8">
          <w:rPr>
            <w:rStyle w:val="Kpr"/>
            <w:noProof/>
            <w:lang w:eastAsia="x-none"/>
          </w:rPr>
          <w:t>3</w:t>
        </w:r>
        <w:r w:rsidR="0010665C" w:rsidRPr="00CF1943">
          <w:rPr>
            <w:rStyle w:val="Kpr"/>
            <w:noProof/>
            <w:lang w:eastAsia="x-none"/>
          </w:rPr>
          <w:t>.</w:t>
        </w:r>
        <w:r w:rsidR="0010665C">
          <w:rPr>
            <w:noProof/>
            <w:webHidden/>
          </w:rPr>
          <w:tab/>
        </w:r>
        <w:r w:rsidR="0010665C">
          <w:rPr>
            <w:noProof/>
            <w:webHidden/>
          </w:rPr>
          <w:fldChar w:fldCharType="begin"/>
        </w:r>
        <w:r w:rsidR="0010665C">
          <w:rPr>
            <w:noProof/>
            <w:webHidden/>
          </w:rPr>
          <w:instrText xml:space="preserve"> PAGEREF _Toc36247617 \h </w:instrText>
        </w:r>
        <w:r w:rsidR="0010665C">
          <w:rPr>
            <w:noProof/>
            <w:webHidden/>
          </w:rPr>
        </w:r>
        <w:r w:rsidR="0010665C">
          <w:rPr>
            <w:noProof/>
            <w:webHidden/>
          </w:rPr>
          <w:fldChar w:fldCharType="separate"/>
        </w:r>
        <w:r w:rsidR="0010665C">
          <w:rPr>
            <w:noProof/>
            <w:webHidden/>
          </w:rPr>
          <w:t>3</w:t>
        </w:r>
        <w:r w:rsidR="0010665C">
          <w:rPr>
            <w:noProof/>
            <w:webHidden/>
          </w:rPr>
          <w:fldChar w:fldCharType="end"/>
        </w:r>
      </w:hyperlink>
    </w:p>
    <w:p w14:paraId="78C6D3FC" w14:textId="28D5ACD2" w:rsidR="0010665C" w:rsidRDefault="00FF4503">
      <w:pPr>
        <w:pStyle w:val="ekillerTablosu"/>
        <w:tabs>
          <w:tab w:val="right" w:leader="dot" w:pos="8496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6247618" w:history="1">
        <w:r w:rsidR="0010665C" w:rsidRPr="00CF1943">
          <w:rPr>
            <w:rStyle w:val="Kpr"/>
            <w:noProof/>
          </w:rPr>
          <w:t xml:space="preserve">Şekil 3.1. </w:t>
        </w:r>
        <w:r w:rsidR="00313CC8" w:rsidRPr="00313CC8">
          <w:rPr>
            <w:rStyle w:val="Kpr"/>
            <w:noProof/>
          </w:rPr>
          <w:t xml:space="preserve">Şekil </w:t>
        </w:r>
        <w:r w:rsidR="00313CC8">
          <w:rPr>
            <w:rStyle w:val="Kpr"/>
            <w:noProof/>
          </w:rPr>
          <w:t>4</w:t>
        </w:r>
        <w:r w:rsidR="0010665C" w:rsidRPr="00CF1943">
          <w:rPr>
            <w:rStyle w:val="Kpr"/>
            <w:noProof/>
          </w:rPr>
          <w:t>.</w:t>
        </w:r>
        <w:r w:rsidR="0010665C">
          <w:rPr>
            <w:noProof/>
            <w:webHidden/>
          </w:rPr>
          <w:tab/>
        </w:r>
        <w:r w:rsidR="0010665C">
          <w:rPr>
            <w:noProof/>
            <w:webHidden/>
          </w:rPr>
          <w:fldChar w:fldCharType="begin"/>
        </w:r>
        <w:r w:rsidR="0010665C">
          <w:rPr>
            <w:noProof/>
            <w:webHidden/>
          </w:rPr>
          <w:instrText xml:space="preserve"> PAGEREF _Toc36247618 \h </w:instrText>
        </w:r>
        <w:r w:rsidR="0010665C">
          <w:rPr>
            <w:noProof/>
            <w:webHidden/>
          </w:rPr>
        </w:r>
        <w:r w:rsidR="0010665C">
          <w:rPr>
            <w:noProof/>
            <w:webHidden/>
          </w:rPr>
          <w:fldChar w:fldCharType="separate"/>
        </w:r>
        <w:r w:rsidR="0010665C">
          <w:rPr>
            <w:noProof/>
            <w:webHidden/>
          </w:rPr>
          <w:t>5</w:t>
        </w:r>
        <w:r w:rsidR="0010665C">
          <w:rPr>
            <w:noProof/>
            <w:webHidden/>
          </w:rPr>
          <w:fldChar w:fldCharType="end"/>
        </w:r>
      </w:hyperlink>
    </w:p>
    <w:p w14:paraId="7EBF5A56" w14:textId="31DE1C3F" w:rsidR="0010665C" w:rsidRDefault="00FF4503">
      <w:pPr>
        <w:pStyle w:val="ekillerTablosu"/>
        <w:tabs>
          <w:tab w:val="right" w:leader="dot" w:pos="8496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6247619" w:history="1">
        <w:r w:rsidR="0010665C" w:rsidRPr="00CF1943">
          <w:rPr>
            <w:rStyle w:val="Kpr"/>
            <w:noProof/>
          </w:rPr>
          <w:t xml:space="preserve">Şekil 3.2. </w:t>
        </w:r>
        <w:r w:rsidR="00313CC8" w:rsidRPr="00313CC8">
          <w:rPr>
            <w:rStyle w:val="Kpr"/>
            <w:noProof/>
          </w:rPr>
          <w:t xml:space="preserve">Şekil </w:t>
        </w:r>
        <w:r w:rsidR="00313CC8">
          <w:rPr>
            <w:rStyle w:val="Kpr"/>
            <w:noProof/>
          </w:rPr>
          <w:t>5</w:t>
        </w:r>
        <w:r w:rsidR="0010665C" w:rsidRPr="00CF1943">
          <w:rPr>
            <w:rStyle w:val="Kpr"/>
            <w:noProof/>
          </w:rPr>
          <w:t>.</w:t>
        </w:r>
        <w:r w:rsidR="0010665C">
          <w:rPr>
            <w:noProof/>
            <w:webHidden/>
          </w:rPr>
          <w:tab/>
        </w:r>
        <w:r w:rsidR="0010665C">
          <w:rPr>
            <w:noProof/>
            <w:webHidden/>
          </w:rPr>
          <w:fldChar w:fldCharType="begin"/>
        </w:r>
        <w:r w:rsidR="0010665C">
          <w:rPr>
            <w:noProof/>
            <w:webHidden/>
          </w:rPr>
          <w:instrText xml:space="preserve"> PAGEREF _Toc36247619 \h </w:instrText>
        </w:r>
        <w:r w:rsidR="0010665C">
          <w:rPr>
            <w:noProof/>
            <w:webHidden/>
          </w:rPr>
        </w:r>
        <w:r w:rsidR="0010665C">
          <w:rPr>
            <w:noProof/>
            <w:webHidden/>
          </w:rPr>
          <w:fldChar w:fldCharType="separate"/>
        </w:r>
        <w:r w:rsidR="0010665C">
          <w:rPr>
            <w:noProof/>
            <w:webHidden/>
          </w:rPr>
          <w:t>5</w:t>
        </w:r>
        <w:r w:rsidR="0010665C">
          <w:rPr>
            <w:noProof/>
            <w:webHidden/>
          </w:rPr>
          <w:fldChar w:fldCharType="end"/>
        </w:r>
      </w:hyperlink>
    </w:p>
    <w:p w14:paraId="0DF995BF" w14:textId="4816C630" w:rsidR="0010665C" w:rsidRDefault="00FF4503">
      <w:pPr>
        <w:pStyle w:val="ekillerTablosu"/>
        <w:tabs>
          <w:tab w:val="right" w:leader="dot" w:pos="8496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6247620" w:history="1">
        <w:r w:rsidR="0010665C" w:rsidRPr="00CF1943">
          <w:rPr>
            <w:rStyle w:val="Kpr"/>
            <w:noProof/>
          </w:rPr>
          <w:t xml:space="preserve">Şekil 3.3. </w:t>
        </w:r>
        <w:r w:rsidR="00313CC8" w:rsidRPr="00313CC8">
          <w:rPr>
            <w:rStyle w:val="Kpr"/>
            <w:noProof/>
          </w:rPr>
          <w:t xml:space="preserve">Şekil </w:t>
        </w:r>
        <w:r w:rsidR="00313CC8">
          <w:rPr>
            <w:rStyle w:val="Kpr"/>
            <w:noProof/>
          </w:rPr>
          <w:t>6</w:t>
        </w:r>
        <w:r w:rsidR="0010665C" w:rsidRPr="00CF1943">
          <w:rPr>
            <w:rStyle w:val="Kpr"/>
            <w:noProof/>
          </w:rPr>
          <w:t>.</w:t>
        </w:r>
        <w:r w:rsidR="0010665C">
          <w:rPr>
            <w:noProof/>
            <w:webHidden/>
          </w:rPr>
          <w:tab/>
        </w:r>
        <w:r w:rsidR="0010665C">
          <w:rPr>
            <w:noProof/>
            <w:webHidden/>
          </w:rPr>
          <w:fldChar w:fldCharType="begin"/>
        </w:r>
        <w:r w:rsidR="0010665C">
          <w:rPr>
            <w:noProof/>
            <w:webHidden/>
          </w:rPr>
          <w:instrText xml:space="preserve"> PAGEREF _Toc36247620 \h </w:instrText>
        </w:r>
        <w:r w:rsidR="0010665C">
          <w:rPr>
            <w:noProof/>
            <w:webHidden/>
          </w:rPr>
        </w:r>
        <w:r w:rsidR="0010665C">
          <w:rPr>
            <w:noProof/>
            <w:webHidden/>
          </w:rPr>
          <w:fldChar w:fldCharType="separate"/>
        </w:r>
        <w:r w:rsidR="0010665C">
          <w:rPr>
            <w:noProof/>
            <w:webHidden/>
          </w:rPr>
          <w:t>6</w:t>
        </w:r>
        <w:r w:rsidR="0010665C">
          <w:rPr>
            <w:noProof/>
            <w:webHidden/>
          </w:rPr>
          <w:fldChar w:fldCharType="end"/>
        </w:r>
      </w:hyperlink>
    </w:p>
    <w:p w14:paraId="3AF287A5" w14:textId="11C2CB6E" w:rsidR="0010665C" w:rsidRDefault="00FF4503">
      <w:pPr>
        <w:pStyle w:val="ekillerTablosu"/>
        <w:tabs>
          <w:tab w:val="right" w:leader="dot" w:pos="8496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6247621" w:history="1">
        <w:r w:rsidR="0010665C" w:rsidRPr="00CF1943">
          <w:rPr>
            <w:rStyle w:val="Kpr"/>
            <w:noProof/>
          </w:rPr>
          <w:t xml:space="preserve">Şekil 3.4. </w:t>
        </w:r>
        <w:r w:rsidR="00313CC8" w:rsidRPr="00313CC8">
          <w:rPr>
            <w:rStyle w:val="Kpr"/>
            <w:noProof/>
          </w:rPr>
          <w:t xml:space="preserve">Şekil </w:t>
        </w:r>
        <w:r w:rsidR="00313CC8">
          <w:rPr>
            <w:rStyle w:val="Kpr"/>
            <w:noProof/>
          </w:rPr>
          <w:t>7</w:t>
        </w:r>
        <w:r w:rsidR="0010665C" w:rsidRPr="00CF1943">
          <w:rPr>
            <w:rStyle w:val="Kpr"/>
            <w:noProof/>
          </w:rPr>
          <w:t>.</w:t>
        </w:r>
        <w:r w:rsidR="0010665C">
          <w:rPr>
            <w:noProof/>
            <w:webHidden/>
          </w:rPr>
          <w:tab/>
        </w:r>
        <w:r w:rsidR="0010665C">
          <w:rPr>
            <w:noProof/>
            <w:webHidden/>
          </w:rPr>
          <w:fldChar w:fldCharType="begin"/>
        </w:r>
        <w:r w:rsidR="0010665C">
          <w:rPr>
            <w:noProof/>
            <w:webHidden/>
          </w:rPr>
          <w:instrText xml:space="preserve"> PAGEREF _Toc36247621 \h </w:instrText>
        </w:r>
        <w:r w:rsidR="0010665C">
          <w:rPr>
            <w:noProof/>
            <w:webHidden/>
          </w:rPr>
        </w:r>
        <w:r w:rsidR="0010665C">
          <w:rPr>
            <w:noProof/>
            <w:webHidden/>
          </w:rPr>
          <w:fldChar w:fldCharType="separate"/>
        </w:r>
        <w:r w:rsidR="0010665C">
          <w:rPr>
            <w:noProof/>
            <w:webHidden/>
          </w:rPr>
          <w:t>7</w:t>
        </w:r>
        <w:r w:rsidR="0010665C">
          <w:rPr>
            <w:noProof/>
            <w:webHidden/>
          </w:rPr>
          <w:fldChar w:fldCharType="end"/>
        </w:r>
      </w:hyperlink>
    </w:p>
    <w:p w14:paraId="054A94D2" w14:textId="01B2C2A8" w:rsidR="0010665C" w:rsidRDefault="00FF4503">
      <w:pPr>
        <w:pStyle w:val="ekillerTablosu"/>
        <w:tabs>
          <w:tab w:val="right" w:leader="dot" w:pos="8496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36247622" w:history="1">
        <w:r w:rsidR="0010665C" w:rsidRPr="00CF1943">
          <w:rPr>
            <w:rStyle w:val="Kpr"/>
            <w:noProof/>
          </w:rPr>
          <w:t xml:space="preserve">Şekil 3.5. </w:t>
        </w:r>
        <w:r w:rsidR="00313CC8" w:rsidRPr="00313CC8">
          <w:rPr>
            <w:rStyle w:val="Kpr"/>
            <w:noProof/>
          </w:rPr>
          <w:t>Şekil</w:t>
        </w:r>
        <w:r w:rsidR="00313CC8">
          <w:rPr>
            <w:rStyle w:val="Kpr"/>
            <w:noProof/>
          </w:rPr>
          <w:t xml:space="preserve"> 8</w:t>
        </w:r>
        <w:r w:rsidR="0010665C" w:rsidRPr="00CF1943">
          <w:rPr>
            <w:rStyle w:val="Kpr"/>
            <w:noProof/>
          </w:rPr>
          <w:t>.</w:t>
        </w:r>
        <w:r w:rsidR="0010665C">
          <w:rPr>
            <w:noProof/>
            <w:webHidden/>
          </w:rPr>
          <w:tab/>
        </w:r>
        <w:r w:rsidR="0010665C">
          <w:rPr>
            <w:noProof/>
            <w:webHidden/>
          </w:rPr>
          <w:fldChar w:fldCharType="begin"/>
        </w:r>
        <w:r w:rsidR="0010665C">
          <w:rPr>
            <w:noProof/>
            <w:webHidden/>
          </w:rPr>
          <w:instrText xml:space="preserve"> PAGEREF _Toc36247622 \h </w:instrText>
        </w:r>
        <w:r w:rsidR="0010665C">
          <w:rPr>
            <w:noProof/>
            <w:webHidden/>
          </w:rPr>
        </w:r>
        <w:r w:rsidR="0010665C">
          <w:rPr>
            <w:noProof/>
            <w:webHidden/>
          </w:rPr>
          <w:fldChar w:fldCharType="separate"/>
        </w:r>
        <w:r w:rsidR="0010665C">
          <w:rPr>
            <w:noProof/>
            <w:webHidden/>
          </w:rPr>
          <w:t>7</w:t>
        </w:r>
        <w:r w:rsidR="0010665C">
          <w:rPr>
            <w:noProof/>
            <w:webHidden/>
          </w:rPr>
          <w:fldChar w:fldCharType="end"/>
        </w:r>
      </w:hyperlink>
    </w:p>
    <w:p w14:paraId="7ED99AFC" w14:textId="77BAC3D6" w:rsidR="00687F4E" w:rsidRDefault="00C97FE7" w:rsidP="00687F4E">
      <w:pPr>
        <w:pStyle w:val="PARAGRAFMETN"/>
        <w:rPr>
          <w:color w:val="auto"/>
          <w:szCs w:val="20"/>
        </w:rPr>
      </w:pPr>
      <w:r>
        <w:rPr>
          <w:color w:val="auto"/>
          <w:szCs w:val="20"/>
        </w:rPr>
        <w:fldChar w:fldCharType="end"/>
      </w:r>
    </w:p>
    <w:p w14:paraId="7D1BBE83" w14:textId="77777777" w:rsidR="00794AC6" w:rsidRPr="00126CD7" w:rsidRDefault="00794AC6" w:rsidP="00687F4E">
      <w:pPr>
        <w:pStyle w:val="PARAGRAFMETN"/>
      </w:pPr>
    </w:p>
    <w:p w14:paraId="2C68A94B" w14:textId="77777777" w:rsidR="00024358" w:rsidRPr="00126CD7" w:rsidRDefault="00E727C5" w:rsidP="00237853">
      <w:pPr>
        <w:pStyle w:val="PARAGRAFMETN"/>
        <w:rPr>
          <w:sz w:val="2"/>
          <w:szCs w:val="2"/>
          <w:lang w:val="es-AR"/>
        </w:rPr>
      </w:pPr>
      <w:r w:rsidRPr="00126CD7">
        <w:rPr>
          <w:lang w:val="es-AR"/>
        </w:rPr>
        <w:br w:type="page"/>
      </w:r>
    </w:p>
    <w:p w14:paraId="43AEC126" w14:textId="44B08720" w:rsidR="00024358" w:rsidRPr="00126CD7" w:rsidRDefault="00024358" w:rsidP="00DF66C4">
      <w:pPr>
        <w:pStyle w:val="Balk1ekil"/>
      </w:pPr>
      <w:bookmarkStart w:id="13" w:name="_Toc458430438"/>
      <w:bookmarkStart w:id="14" w:name="_Toc461199638"/>
      <w:bookmarkStart w:id="15" w:name="_Toc508313150"/>
      <w:bookmarkStart w:id="16" w:name="_Toc36247587"/>
      <w:r w:rsidRPr="00126CD7">
        <w:lastRenderedPageBreak/>
        <w:t>ÖZET</w:t>
      </w:r>
      <w:bookmarkEnd w:id="13"/>
      <w:bookmarkEnd w:id="14"/>
      <w:bookmarkEnd w:id="15"/>
      <w:bookmarkEnd w:id="16"/>
    </w:p>
    <w:p w14:paraId="2234AEF1" w14:textId="55D8EB8A" w:rsidR="00024358" w:rsidRPr="00126CD7" w:rsidRDefault="005E18F9" w:rsidP="00717E51">
      <w:pPr>
        <w:spacing w:after="480" w:line="360" w:lineRule="auto"/>
        <w:jc w:val="center"/>
        <w:rPr>
          <w:b/>
          <w:sz w:val="24"/>
          <w:szCs w:val="24"/>
        </w:rPr>
      </w:pPr>
      <w:r>
        <w:rPr>
          <w:b/>
          <w:sz w:val="24"/>
          <w:szCs w:val="24"/>
        </w:rPr>
        <w:t>Proje Adı</w:t>
      </w:r>
    </w:p>
    <w:p w14:paraId="4CE4863D" w14:textId="62931424" w:rsidR="00024358" w:rsidRPr="00126CD7" w:rsidRDefault="005E18F9" w:rsidP="00024358">
      <w:pPr>
        <w:jc w:val="center"/>
        <w:rPr>
          <w:sz w:val="24"/>
          <w:szCs w:val="24"/>
        </w:rPr>
      </w:pPr>
      <w:r>
        <w:rPr>
          <w:sz w:val="24"/>
          <w:szCs w:val="24"/>
        </w:rPr>
        <w:t>Öğrenci Adı</w:t>
      </w:r>
    </w:p>
    <w:p w14:paraId="75FEBFDA" w14:textId="635F0778" w:rsidR="00024358" w:rsidRPr="00126CD7" w:rsidRDefault="00835605" w:rsidP="00024358">
      <w:pPr>
        <w:jc w:val="center"/>
        <w:rPr>
          <w:sz w:val="24"/>
          <w:szCs w:val="24"/>
        </w:rPr>
      </w:pPr>
      <w:r>
        <w:rPr>
          <w:sz w:val="24"/>
          <w:szCs w:val="24"/>
        </w:rPr>
        <w:t>Doğuş</w:t>
      </w:r>
      <w:r w:rsidR="00024358" w:rsidRPr="00126CD7">
        <w:rPr>
          <w:sz w:val="24"/>
          <w:szCs w:val="24"/>
        </w:rPr>
        <w:t xml:space="preserve"> Üniversitesi</w:t>
      </w:r>
    </w:p>
    <w:p w14:paraId="49130B66" w14:textId="03C14F6C" w:rsidR="00024358" w:rsidRPr="00126CD7" w:rsidRDefault="00706F17" w:rsidP="00024358">
      <w:pPr>
        <w:jc w:val="center"/>
        <w:rPr>
          <w:sz w:val="24"/>
          <w:szCs w:val="24"/>
        </w:rPr>
      </w:pPr>
      <w:r>
        <w:rPr>
          <w:sz w:val="24"/>
          <w:szCs w:val="24"/>
        </w:rPr>
        <w:t>Meslek Yüksek Okulu</w:t>
      </w:r>
      <w:r w:rsidR="00024358" w:rsidRPr="00126CD7">
        <w:rPr>
          <w:sz w:val="24"/>
          <w:szCs w:val="24"/>
        </w:rPr>
        <w:t xml:space="preserve">, </w:t>
      </w:r>
      <w:r w:rsidR="00406DC8">
        <w:rPr>
          <w:sz w:val="24"/>
          <w:szCs w:val="24"/>
        </w:rPr>
        <w:t xml:space="preserve">Bilgisayar Programcılığı Programı </w:t>
      </w:r>
    </w:p>
    <w:p w14:paraId="7AA935F9" w14:textId="1806D4BF" w:rsidR="00024358" w:rsidRPr="00126CD7" w:rsidRDefault="00706F17" w:rsidP="00024358">
      <w:pPr>
        <w:jc w:val="center"/>
        <w:rPr>
          <w:sz w:val="24"/>
          <w:szCs w:val="24"/>
        </w:rPr>
      </w:pPr>
      <w:r>
        <w:rPr>
          <w:sz w:val="24"/>
          <w:szCs w:val="24"/>
        </w:rPr>
        <w:t>Bitirme Projesi</w:t>
      </w:r>
    </w:p>
    <w:p w14:paraId="48887D34" w14:textId="65A80A86" w:rsidR="00024358" w:rsidRPr="00126CD7" w:rsidRDefault="00024358" w:rsidP="00024358">
      <w:pPr>
        <w:jc w:val="center"/>
        <w:rPr>
          <w:sz w:val="24"/>
          <w:szCs w:val="24"/>
        </w:rPr>
      </w:pPr>
      <w:r w:rsidRPr="00126CD7">
        <w:rPr>
          <w:sz w:val="24"/>
          <w:szCs w:val="24"/>
        </w:rPr>
        <w:t xml:space="preserve">Danışman: </w:t>
      </w:r>
      <w:r w:rsidR="00406DC8">
        <w:rPr>
          <w:sz w:val="24"/>
          <w:szCs w:val="24"/>
        </w:rPr>
        <w:t xml:space="preserve">Öğretim Elemanı </w:t>
      </w:r>
      <w:r w:rsidR="005F090A">
        <w:rPr>
          <w:sz w:val="24"/>
          <w:szCs w:val="24"/>
        </w:rPr>
        <w:t>……</w:t>
      </w:r>
    </w:p>
    <w:p w14:paraId="37381586" w14:textId="55F1EAAB" w:rsidR="00024358" w:rsidRPr="00005AEF" w:rsidRDefault="00406DC8" w:rsidP="001C67FE">
      <w:pPr>
        <w:spacing w:after="480"/>
        <w:jc w:val="center"/>
        <w:rPr>
          <w:color w:val="FF0000"/>
          <w:sz w:val="24"/>
          <w:szCs w:val="24"/>
        </w:rPr>
      </w:pPr>
      <w:r>
        <w:rPr>
          <w:sz w:val="24"/>
          <w:szCs w:val="24"/>
        </w:rPr>
        <w:t>Mayıs</w:t>
      </w:r>
      <w:r w:rsidR="00024358" w:rsidRPr="00126CD7">
        <w:rPr>
          <w:sz w:val="24"/>
          <w:szCs w:val="24"/>
        </w:rPr>
        <w:t xml:space="preserve"> </w:t>
      </w:r>
      <w:r w:rsidR="00DC6AD2">
        <w:rPr>
          <w:sz w:val="24"/>
          <w:szCs w:val="24"/>
        </w:rPr>
        <w:t>20</w:t>
      </w:r>
      <w:r w:rsidR="002E3C6D">
        <w:rPr>
          <w:sz w:val="24"/>
          <w:szCs w:val="24"/>
        </w:rPr>
        <w:t>22</w:t>
      </w:r>
      <w:r w:rsidR="00024358" w:rsidRPr="00126CD7">
        <w:rPr>
          <w:sz w:val="24"/>
          <w:szCs w:val="24"/>
        </w:rPr>
        <w:t xml:space="preserve">, </w:t>
      </w:r>
      <w:r w:rsidR="007241CC">
        <w:rPr>
          <w:sz w:val="24"/>
          <w:szCs w:val="24"/>
        </w:rPr>
        <w:t>22</w:t>
      </w:r>
      <w:r w:rsidR="00024358" w:rsidRPr="00126CD7">
        <w:rPr>
          <w:sz w:val="24"/>
          <w:szCs w:val="24"/>
        </w:rPr>
        <w:t xml:space="preserve"> sayfa</w:t>
      </w:r>
      <w:r w:rsidR="00005AEF">
        <w:rPr>
          <w:color w:val="FF0000"/>
          <w:sz w:val="24"/>
          <w:szCs w:val="24"/>
        </w:rPr>
        <w:t xml:space="preserve"> </w:t>
      </w:r>
    </w:p>
    <w:p w14:paraId="451A6854" w14:textId="2483BADB" w:rsidR="00024358" w:rsidRPr="00005AEF" w:rsidRDefault="002E3C6D" w:rsidP="00E96231">
      <w:pPr>
        <w:jc w:val="both"/>
        <w:rPr>
          <w:color w:val="FF0000"/>
          <w:sz w:val="24"/>
          <w:szCs w:val="24"/>
        </w:rPr>
      </w:pPr>
      <w:r>
        <w:rPr>
          <w:sz w:val="24"/>
          <w:szCs w:val="24"/>
        </w:rPr>
        <w:t>En az1500 sözlükten oluşacak özet yazısı ekleyiniz</w:t>
      </w:r>
    </w:p>
    <w:p w14:paraId="4555AFC6" w14:textId="5779CDD2" w:rsidR="00024358" w:rsidRDefault="00024358" w:rsidP="0010665C">
      <w:pPr>
        <w:spacing w:before="480"/>
        <w:jc w:val="both"/>
        <w:rPr>
          <w:sz w:val="24"/>
          <w:szCs w:val="24"/>
        </w:rPr>
      </w:pPr>
      <w:r w:rsidRPr="00126CD7">
        <w:rPr>
          <w:b/>
          <w:sz w:val="24"/>
          <w:szCs w:val="24"/>
        </w:rPr>
        <w:t>Anahtar sözcükler:</w:t>
      </w:r>
      <w:r w:rsidRPr="00126CD7">
        <w:rPr>
          <w:sz w:val="24"/>
          <w:szCs w:val="24"/>
        </w:rPr>
        <w:t xml:space="preserve"> </w:t>
      </w:r>
      <w:r w:rsidR="002E3C6D">
        <w:rPr>
          <w:sz w:val="24"/>
          <w:szCs w:val="24"/>
        </w:rPr>
        <w:t>anahtar sözcük1, anahtar sözcük 2, anahtar sözcük 3</w:t>
      </w:r>
    </w:p>
    <w:p w14:paraId="4B339903" w14:textId="77777777" w:rsidR="0010665C" w:rsidRDefault="0010665C" w:rsidP="0010665C">
      <w:pPr>
        <w:spacing w:before="480"/>
        <w:jc w:val="both"/>
        <w:rPr>
          <w:color w:val="000000"/>
          <w:sz w:val="2"/>
          <w:szCs w:val="2"/>
          <w:lang w:val="es-AR"/>
        </w:rPr>
        <w:sectPr w:rsidR="0010665C" w:rsidSect="0010665C">
          <w:footerReference w:type="default" r:id="rId18"/>
          <w:pgSz w:w="11909" w:h="16834"/>
          <w:pgMar w:top="1418" w:right="1418" w:bottom="1418" w:left="1985" w:header="709" w:footer="709" w:gutter="0"/>
          <w:pgNumType w:fmt="lowerRoman"/>
          <w:cols w:space="60"/>
          <w:noEndnote/>
        </w:sectPr>
      </w:pPr>
    </w:p>
    <w:p w14:paraId="5B90ADDA" w14:textId="0123BBE7" w:rsidR="00574940" w:rsidRDefault="00B702EA" w:rsidP="00757F95">
      <w:pPr>
        <w:pStyle w:val="Balk1"/>
      </w:pPr>
      <w:bookmarkStart w:id="17" w:name="_Toc458430441"/>
      <w:bookmarkStart w:id="18" w:name="_Toc461199641"/>
      <w:bookmarkStart w:id="19" w:name="_Toc508313152"/>
      <w:bookmarkStart w:id="20" w:name="_Toc36247588"/>
      <w:r>
        <w:lastRenderedPageBreak/>
        <w:t>G</w:t>
      </w:r>
      <w:r w:rsidR="00574940" w:rsidRPr="001635CA">
        <w:t>İRİŞ</w:t>
      </w:r>
      <w:bookmarkEnd w:id="17"/>
      <w:bookmarkEnd w:id="18"/>
      <w:bookmarkEnd w:id="19"/>
      <w:bookmarkEnd w:id="20"/>
    </w:p>
    <w:p w14:paraId="699BDD48" w14:textId="0632F767" w:rsidR="007A2D9E" w:rsidRDefault="007A2D9E" w:rsidP="00C42CFC">
      <w:pPr>
        <w:pStyle w:val="Balk2"/>
        <w:spacing w:before="240"/>
        <w:ind w:left="578" w:hanging="578"/>
      </w:pPr>
      <w:bookmarkStart w:id="21" w:name="_Toc36247589"/>
      <w:r>
        <w:t>Projenin Amacı</w:t>
      </w:r>
      <w:bookmarkEnd w:id="21"/>
    </w:p>
    <w:p w14:paraId="6C49E875" w14:textId="6A67B9A0" w:rsidR="00B702EA" w:rsidRDefault="00B702EA" w:rsidP="00B702EA">
      <w:pPr>
        <w:pStyle w:val="PARAGRAFMETN"/>
        <w:rPr>
          <w:lang w:eastAsia="x-none"/>
        </w:rPr>
      </w:pPr>
    </w:p>
    <w:p w14:paraId="28492956" w14:textId="19C38589" w:rsidR="00B702EA" w:rsidRDefault="00B702EA" w:rsidP="00B702EA">
      <w:pPr>
        <w:pStyle w:val="PARAGRAFMETN"/>
        <w:rPr>
          <w:lang w:eastAsia="x-none"/>
        </w:rPr>
      </w:pPr>
    </w:p>
    <w:p w14:paraId="7CE6A292" w14:textId="36F7B805" w:rsidR="00B702EA" w:rsidRDefault="00B702EA" w:rsidP="00B702EA">
      <w:pPr>
        <w:pStyle w:val="PARAGRAFMETN"/>
        <w:rPr>
          <w:lang w:eastAsia="x-none"/>
        </w:rPr>
      </w:pPr>
    </w:p>
    <w:p w14:paraId="585B70C1" w14:textId="47018D41" w:rsidR="00B702EA" w:rsidRDefault="00B702EA" w:rsidP="00B702EA">
      <w:pPr>
        <w:pStyle w:val="PARAGRAFMETN"/>
        <w:rPr>
          <w:lang w:eastAsia="x-none"/>
        </w:rPr>
      </w:pPr>
    </w:p>
    <w:p w14:paraId="2194DB18" w14:textId="66A5F172" w:rsidR="00B702EA" w:rsidRDefault="00B702EA" w:rsidP="00B702EA">
      <w:pPr>
        <w:pStyle w:val="PARAGRAFMETN"/>
        <w:rPr>
          <w:lang w:eastAsia="x-none"/>
        </w:rPr>
      </w:pPr>
    </w:p>
    <w:p w14:paraId="072C986E" w14:textId="06AAA490" w:rsidR="00B702EA" w:rsidRDefault="00B702EA" w:rsidP="00B702EA">
      <w:pPr>
        <w:pStyle w:val="PARAGRAFMETN"/>
        <w:rPr>
          <w:lang w:eastAsia="x-none"/>
        </w:rPr>
      </w:pPr>
    </w:p>
    <w:p w14:paraId="5B77E4A1" w14:textId="67E54E78" w:rsidR="00B702EA" w:rsidRDefault="00B702EA" w:rsidP="00B702EA">
      <w:pPr>
        <w:pStyle w:val="PARAGRAFMETN"/>
        <w:rPr>
          <w:lang w:eastAsia="x-none"/>
        </w:rPr>
      </w:pPr>
    </w:p>
    <w:p w14:paraId="63004A27" w14:textId="1D299DFA" w:rsidR="00B702EA" w:rsidRDefault="00B702EA" w:rsidP="00B702EA">
      <w:pPr>
        <w:pStyle w:val="PARAGRAFMETN"/>
        <w:rPr>
          <w:lang w:eastAsia="x-none"/>
        </w:rPr>
      </w:pPr>
    </w:p>
    <w:p w14:paraId="609E3132" w14:textId="77777777" w:rsidR="00B702EA" w:rsidRDefault="00B702EA" w:rsidP="00B702EA">
      <w:pPr>
        <w:pStyle w:val="PARAGRAFMETN"/>
        <w:rPr>
          <w:lang w:eastAsia="x-none"/>
        </w:rPr>
      </w:pPr>
    </w:p>
    <w:p w14:paraId="40689FCC" w14:textId="77777777" w:rsidR="00B702EA" w:rsidRPr="00B702EA" w:rsidRDefault="00B702EA" w:rsidP="00B702EA">
      <w:pPr>
        <w:pStyle w:val="PARAGRAFMETN"/>
        <w:rPr>
          <w:lang w:eastAsia="x-none"/>
        </w:rPr>
      </w:pPr>
    </w:p>
    <w:p w14:paraId="7A952A91" w14:textId="4E15C15A" w:rsidR="00C17637" w:rsidRPr="00005AEF" w:rsidRDefault="00C17637" w:rsidP="00A5690D">
      <w:pPr>
        <w:pStyle w:val="PARAGRAFMETN"/>
        <w:rPr>
          <w:color w:val="FF0000"/>
        </w:rPr>
      </w:pPr>
    </w:p>
    <w:p w14:paraId="1B851370" w14:textId="08C73D1D" w:rsidR="007A2D9E" w:rsidRDefault="007A2D9E" w:rsidP="00C42CFC">
      <w:pPr>
        <w:pStyle w:val="Balk2"/>
        <w:spacing w:before="240"/>
        <w:ind w:left="578" w:hanging="578"/>
      </w:pPr>
      <w:bookmarkStart w:id="22" w:name="_Toc36247590"/>
      <w:r>
        <w:t>Projenin Yöntemi</w:t>
      </w:r>
      <w:bookmarkEnd w:id="22"/>
    </w:p>
    <w:p w14:paraId="5E803981" w14:textId="782AFE00" w:rsidR="00B702EA" w:rsidRDefault="00B702EA" w:rsidP="00B702EA">
      <w:pPr>
        <w:pStyle w:val="PARAGRAFMETN"/>
        <w:rPr>
          <w:lang w:eastAsia="x-none"/>
        </w:rPr>
      </w:pPr>
    </w:p>
    <w:p w14:paraId="245F34AC" w14:textId="3243550F" w:rsidR="00B702EA" w:rsidRDefault="00B702EA" w:rsidP="00B702EA">
      <w:pPr>
        <w:pStyle w:val="PARAGRAFMETN"/>
        <w:rPr>
          <w:lang w:eastAsia="x-none"/>
        </w:rPr>
      </w:pPr>
    </w:p>
    <w:p w14:paraId="5C22FF02" w14:textId="092BABD3" w:rsidR="00B702EA" w:rsidRDefault="00B702EA" w:rsidP="00B702EA">
      <w:pPr>
        <w:pStyle w:val="PARAGRAFMETN"/>
        <w:rPr>
          <w:lang w:eastAsia="x-none"/>
        </w:rPr>
      </w:pPr>
    </w:p>
    <w:p w14:paraId="6B6B6B5B" w14:textId="2BE9F981" w:rsidR="00B702EA" w:rsidRDefault="00B702EA" w:rsidP="00B702EA">
      <w:pPr>
        <w:pStyle w:val="PARAGRAFMETN"/>
        <w:rPr>
          <w:lang w:eastAsia="x-none"/>
        </w:rPr>
      </w:pPr>
    </w:p>
    <w:p w14:paraId="4A15941E" w14:textId="5FD8E3F0" w:rsidR="00B702EA" w:rsidRDefault="00B702EA" w:rsidP="00B702EA">
      <w:pPr>
        <w:pStyle w:val="PARAGRAFMETN"/>
        <w:rPr>
          <w:lang w:eastAsia="x-none"/>
        </w:rPr>
      </w:pPr>
    </w:p>
    <w:p w14:paraId="1EAD63E7" w14:textId="4C7EA73E" w:rsidR="00B702EA" w:rsidRDefault="00B702EA" w:rsidP="00B702EA">
      <w:pPr>
        <w:pStyle w:val="PARAGRAFMETN"/>
        <w:rPr>
          <w:lang w:eastAsia="x-none"/>
        </w:rPr>
      </w:pPr>
    </w:p>
    <w:p w14:paraId="31E2C2A0" w14:textId="1695ADF3" w:rsidR="00B702EA" w:rsidRDefault="00B702EA" w:rsidP="00B702EA">
      <w:pPr>
        <w:pStyle w:val="PARAGRAFMETN"/>
        <w:rPr>
          <w:lang w:eastAsia="x-none"/>
        </w:rPr>
      </w:pPr>
    </w:p>
    <w:p w14:paraId="073EFFE6" w14:textId="2AA00E1C" w:rsidR="00B702EA" w:rsidRDefault="00B702EA" w:rsidP="00B702EA">
      <w:pPr>
        <w:pStyle w:val="PARAGRAFMETN"/>
        <w:rPr>
          <w:lang w:eastAsia="x-none"/>
        </w:rPr>
      </w:pPr>
    </w:p>
    <w:p w14:paraId="594A0C6E" w14:textId="75D10342" w:rsidR="00B702EA" w:rsidRDefault="00B702EA" w:rsidP="00B702EA">
      <w:pPr>
        <w:pStyle w:val="PARAGRAFMETN"/>
        <w:rPr>
          <w:lang w:eastAsia="x-none"/>
        </w:rPr>
      </w:pPr>
    </w:p>
    <w:p w14:paraId="2F235C43" w14:textId="295B64D5" w:rsidR="00C42CFC" w:rsidRDefault="00C42CFC" w:rsidP="00C42CFC">
      <w:pPr>
        <w:pStyle w:val="Balk2"/>
        <w:spacing w:before="240"/>
        <w:ind w:left="578" w:hanging="578"/>
      </w:pPr>
      <w:bookmarkStart w:id="23" w:name="_Toc36247591"/>
      <w:r>
        <w:lastRenderedPageBreak/>
        <w:t>Proje Kısıtları</w:t>
      </w:r>
      <w:bookmarkEnd w:id="23"/>
    </w:p>
    <w:p w14:paraId="250A6DBD" w14:textId="2292FE4E" w:rsidR="00290B8D" w:rsidRDefault="00290B8D" w:rsidP="002976EC">
      <w:pPr>
        <w:pStyle w:val="PARAGRAFMETN"/>
        <w:rPr>
          <w:lang w:eastAsia="x-none"/>
        </w:rPr>
      </w:pPr>
    </w:p>
    <w:p w14:paraId="7C32C35C" w14:textId="7516A1A4" w:rsidR="00290B8D" w:rsidRDefault="00290B8D" w:rsidP="002976EC">
      <w:pPr>
        <w:pStyle w:val="PARAGRAFMETN"/>
        <w:rPr>
          <w:lang w:eastAsia="x-none"/>
        </w:rPr>
      </w:pPr>
    </w:p>
    <w:p w14:paraId="00441907" w14:textId="78511C6A" w:rsidR="00290B8D" w:rsidRDefault="00290B8D" w:rsidP="002976EC">
      <w:pPr>
        <w:pStyle w:val="PARAGRAFMETN"/>
        <w:rPr>
          <w:lang w:eastAsia="x-none"/>
        </w:rPr>
      </w:pPr>
    </w:p>
    <w:p w14:paraId="5ABC1574" w14:textId="2FD23FE7" w:rsidR="00290B8D" w:rsidRDefault="00290B8D" w:rsidP="002976EC">
      <w:pPr>
        <w:pStyle w:val="PARAGRAFMETN"/>
        <w:rPr>
          <w:lang w:eastAsia="x-none"/>
        </w:rPr>
      </w:pPr>
    </w:p>
    <w:p w14:paraId="2FEA5A9C" w14:textId="3BF5F0FC" w:rsidR="00B702EA" w:rsidRDefault="00B702EA" w:rsidP="002976EC">
      <w:pPr>
        <w:pStyle w:val="PARAGRAFMETN"/>
        <w:rPr>
          <w:lang w:eastAsia="x-none"/>
        </w:rPr>
      </w:pPr>
    </w:p>
    <w:p w14:paraId="652AC657" w14:textId="3507ECCB" w:rsidR="00B702EA" w:rsidRDefault="00B702EA" w:rsidP="002976EC">
      <w:pPr>
        <w:pStyle w:val="PARAGRAFMETN"/>
        <w:rPr>
          <w:lang w:eastAsia="x-none"/>
        </w:rPr>
      </w:pPr>
    </w:p>
    <w:p w14:paraId="0C1404E3" w14:textId="426428B2" w:rsidR="00B702EA" w:rsidRDefault="00B702EA" w:rsidP="002976EC">
      <w:pPr>
        <w:pStyle w:val="PARAGRAFMETN"/>
        <w:rPr>
          <w:lang w:eastAsia="x-none"/>
        </w:rPr>
      </w:pPr>
    </w:p>
    <w:p w14:paraId="177A15C6" w14:textId="41A20FFE" w:rsidR="00B702EA" w:rsidRDefault="00B702EA" w:rsidP="002976EC">
      <w:pPr>
        <w:pStyle w:val="PARAGRAFMETN"/>
        <w:rPr>
          <w:lang w:eastAsia="x-none"/>
        </w:rPr>
      </w:pPr>
    </w:p>
    <w:p w14:paraId="014C4C8F" w14:textId="6721AFC9" w:rsidR="00B702EA" w:rsidRDefault="00B702EA" w:rsidP="002976EC">
      <w:pPr>
        <w:pStyle w:val="PARAGRAFMETN"/>
        <w:rPr>
          <w:lang w:eastAsia="x-none"/>
        </w:rPr>
      </w:pPr>
    </w:p>
    <w:p w14:paraId="1261A7D0" w14:textId="476F83D2" w:rsidR="00B702EA" w:rsidRDefault="00B702EA" w:rsidP="002976EC">
      <w:pPr>
        <w:pStyle w:val="PARAGRAFMETN"/>
        <w:rPr>
          <w:lang w:eastAsia="x-none"/>
        </w:rPr>
      </w:pPr>
    </w:p>
    <w:p w14:paraId="1C20DE0B" w14:textId="33F2FBCD" w:rsidR="00B702EA" w:rsidRDefault="00B702EA" w:rsidP="002976EC">
      <w:pPr>
        <w:pStyle w:val="PARAGRAFMETN"/>
        <w:rPr>
          <w:lang w:eastAsia="x-none"/>
        </w:rPr>
      </w:pPr>
    </w:p>
    <w:p w14:paraId="0BB2BCF8" w14:textId="6308333C" w:rsidR="00B702EA" w:rsidRDefault="00B702EA" w:rsidP="002976EC">
      <w:pPr>
        <w:pStyle w:val="PARAGRAFMETN"/>
        <w:rPr>
          <w:lang w:eastAsia="x-none"/>
        </w:rPr>
      </w:pPr>
    </w:p>
    <w:p w14:paraId="4CA26707" w14:textId="0D575668" w:rsidR="00B702EA" w:rsidRDefault="00B702EA" w:rsidP="002976EC">
      <w:pPr>
        <w:pStyle w:val="PARAGRAFMETN"/>
        <w:rPr>
          <w:lang w:eastAsia="x-none"/>
        </w:rPr>
      </w:pPr>
    </w:p>
    <w:p w14:paraId="6A9A859B" w14:textId="4504837E" w:rsidR="00B702EA" w:rsidRDefault="00B702EA" w:rsidP="002976EC">
      <w:pPr>
        <w:pStyle w:val="PARAGRAFMETN"/>
        <w:rPr>
          <w:lang w:eastAsia="x-none"/>
        </w:rPr>
      </w:pPr>
    </w:p>
    <w:p w14:paraId="59356019" w14:textId="6FB48B6D" w:rsidR="00B702EA" w:rsidRDefault="00B702EA" w:rsidP="002976EC">
      <w:pPr>
        <w:pStyle w:val="PARAGRAFMETN"/>
        <w:rPr>
          <w:lang w:eastAsia="x-none"/>
        </w:rPr>
      </w:pPr>
    </w:p>
    <w:p w14:paraId="7C55C776" w14:textId="01D1E53E" w:rsidR="00B702EA" w:rsidRDefault="00B702EA" w:rsidP="002976EC">
      <w:pPr>
        <w:pStyle w:val="PARAGRAFMETN"/>
        <w:rPr>
          <w:lang w:eastAsia="x-none"/>
        </w:rPr>
      </w:pPr>
    </w:p>
    <w:p w14:paraId="6C543A3C" w14:textId="764B1146" w:rsidR="00B702EA" w:rsidRDefault="00B702EA" w:rsidP="002976EC">
      <w:pPr>
        <w:pStyle w:val="PARAGRAFMETN"/>
        <w:rPr>
          <w:lang w:eastAsia="x-none"/>
        </w:rPr>
      </w:pPr>
    </w:p>
    <w:p w14:paraId="38E2968D" w14:textId="77777777" w:rsidR="00B702EA" w:rsidRDefault="00B702EA" w:rsidP="002976EC">
      <w:pPr>
        <w:pStyle w:val="PARAGRAFMETN"/>
        <w:rPr>
          <w:lang w:eastAsia="x-none"/>
        </w:rPr>
      </w:pPr>
    </w:p>
    <w:p w14:paraId="27B9BCD7" w14:textId="1B8E3C87" w:rsidR="00B702EA" w:rsidRDefault="00B702EA" w:rsidP="002976EC">
      <w:pPr>
        <w:pStyle w:val="PARAGRAFMETN"/>
        <w:rPr>
          <w:lang w:eastAsia="x-none"/>
        </w:rPr>
      </w:pPr>
    </w:p>
    <w:p w14:paraId="3AB4D844" w14:textId="46D97EA5" w:rsidR="00B702EA" w:rsidRDefault="00B702EA" w:rsidP="002976EC">
      <w:pPr>
        <w:pStyle w:val="PARAGRAFMETN"/>
        <w:rPr>
          <w:lang w:eastAsia="x-none"/>
        </w:rPr>
      </w:pPr>
    </w:p>
    <w:p w14:paraId="20DC66E5" w14:textId="00209AE6" w:rsidR="00B702EA" w:rsidRDefault="00B702EA" w:rsidP="002976EC">
      <w:pPr>
        <w:pStyle w:val="PARAGRAFMETN"/>
        <w:rPr>
          <w:lang w:eastAsia="x-none"/>
        </w:rPr>
      </w:pPr>
    </w:p>
    <w:p w14:paraId="7DE30C2B" w14:textId="77777777" w:rsidR="00B702EA" w:rsidRDefault="00B702EA" w:rsidP="002976EC">
      <w:pPr>
        <w:pStyle w:val="PARAGRAFMETN"/>
        <w:rPr>
          <w:lang w:eastAsia="x-none"/>
        </w:rPr>
      </w:pPr>
    </w:p>
    <w:p w14:paraId="5E5603E1" w14:textId="77777777" w:rsidR="00290B8D" w:rsidRPr="002976EC" w:rsidRDefault="00290B8D" w:rsidP="002976EC">
      <w:pPr>
        <w:pStyle w:val="PARAGRAFMETN"/>
        <w:rPr>
          <w:lang w:eastAsia="x-none"/>
        </w:rPr>
      </w:pPr>
    </w:p>
    <w:p w14:paraId="1AACAF8D" w14:textId="67B67D41" w:rsidR="00C42CFC" w:rsidRDefault="00026D1B" w:rsidP="001508BD">
      <w:pPr>
        <w:pStyle w:val="Balk2"/>
      </w:pPr>
      <w:bookmarkStart w:id="24" w:name="_Toc36247592"/>
      <w:r w:rsidRPr="001508BD">
        <w:lastRenderedPageBreak/>
        <w:t>Literatür çalışması</w:t>
      </w:r>
      <w:bookmarkEnd w:id="24"/>
      <w:r w:rsidRPr="001508BD">
        <w:t xml:space="preserve"> </w:t>
      </w:r>
    </w:p>
    <w:p w14:paraId="5EF0253E" w14:textId="3DD19450" w:rsidR="00B702EA" w:rsidRDefault="00B702EA" w:rsidP="00B702EA">
      <w:pPr>
        <w:pStyle w:val="PARAGRAFMETN"/>
        <w:rPr>
          <w:lang w:eastAsia="x-none"/>
        </w:rPr>
      </w:pPr>
    </w:p>
    <w:p w14:paraId="2C33A445" w14:textId="23FB562D" w:rsidR="00B702EA" w:rsidRDefault="00B702EA" w:rsidP="00B702EA">
      <w:pPr>
        <w:pStyle w:val="PARAGRAFMETN"/>
        <w:rPr>
          <w:lang w:eastAsia="x-none"/>
        </w:rPr>
      </w:pPr>
    </w:p>
    <w:p w14:paraId="7C25C51A" w14:textId="50075E98" w:rsidR="00B702EA" w:rsidRDefault="00B702EA" w:rsidP="00B702EA">
      <w:pPr>
        <w:pStyle w:val="PARAGRAFMETN"/>
        <w:rPr>
          <w:lang w:eastAsia="x-none"/>
        </w:rPr>
      </w:pPr>
    </w:p>
    <w:p w14:paraId="45C4D9A4" w14:textId="2BDE3C0D" w:rsidR="00B702EA" w:rsidRDefault="00B702EA" w:rsidP="00B702EA">
      <w:pPr>
        <w:pStyle w:val="PARAGRAFMETN"/>
        <w:rPr>
          <w:lang w:eastAsia="x-none"/>
        </w:rPr>
      </w:pPr>
    </w:p>
    <w:p w14:paraId="07B27F8A" w14:textId="65D3892D" w:rsidR="00B702EA" w:rsidRDefault="00B702EA" w:rsidP="00B702EA">
      <w:pPr>
        <w:pStyle w:val="PARAGRAFMETN"/>
        <w:rPr>
          <w:lang w:eastAsia="x-none"/>
        </w:rPr>
      </w:pPr>
    </w:p>
    <w:p w14:paraId="7F427E74" w14:textId="34FA12B1" w:rsidR="00B702EA" w:rsidRDefault="00B702EA" w:rsidP="00B702EA">
      <w:pPr>
        <w:pStyle w:val="PARAGRAFMETN"/>
        <w:rPr>
          <w:lang w:eastAsia="x-none"/>
        </w:rPr>
      </w:pPr>
    </w:p>
    <w:p w14:paraId="78ABCF2A" w14:textId="7237674E" w:rsidR="00B702EA" w:rsidRDefault="00B702EA" w:rsidP="00B702EA">
      <w:pPr>
        <w:pStyle w:val="PARAGRAFMETN"/>
        <w:rPr>
          <w:lang w:eastAsia="x-none"/>
        </w:rPr>
      </w:pPr>
    </w:p>
    <w:p w14:paraId="52830EA6" w14:textId="08D5E521" w:rsidR="00B702EA" w:rsidRDefault="00B702EA" w:rsidP="00B702EA">
      <w:pPr>
        <w:pStyle w:val="PARAGRAFMETN"/>
        <w:rPr>
          <w:lang w:eastAsia="x-none"/>
        </w:rPr>
      </w:pPr>
    </w:p>
    <w:p w14:paraId="10C3C8E8" w14:textId="41FF1C4F" w:rsidR="00B702EA" w:rsidRDefault="00B702EA" w:rsidP="00B702EA">
      <w:pPr>
        <w:pStyle w:val="PARAGRAFMETN"/>
        <w:rPr>
          <w:lang w:eastAsia="x-none"/>
        </w:rPr>
      </w:pPr>
    </w:p>
    <w:p w14:paraId="72EDED18" w14:textId="2CADAF3A" w:rsidR="00B702EA" w:rsidRDefault="00B702EA" w:rsidP="00B702EA">
      <w:pPr>
        <w:pStyle w:val="PARAGRAFMETN"/>
        <w:rPr>
          <w:lang w:eastAsia="x-none"/>
        </w:rPr>
      </w:pPr>
    </w:p>
    <w:p w14:paraId="1E280124" w14:textId="7FC076F9" w:rsidR="00B702EA" w:rsidRDefault="00B702EA" w:rsidP="00B702EA">
      <w:pPr>
        <w:pStyle w:val="PARAGRAFMETN"/>
        <w:rPr>
          <w:lang w:eastAsia="x-none"/>
        </w:rPr>
      </w:pPr>
    </w:p>
    <w:p w14:paraId="15A137CE" w14:textId="64E68B5D" w:rsidR="00B702EA" w:rsidRDefault="00B702EA" w:rsidP="00B702EA">
      <w:pPr>
        <w:pStyle w:val="PARAGRAFMETN"/>
        <w:rPr>
          <w:lang w:eastAsia="x-none"/>
        </w:rPr>
      </w:pPr>
    </w:p>
    <w:p w14:paraId="7B7D4B18" w14:textId="10B6CF88" w:rsidR="00B702EA" w:rsidRDefault="00B702EA" w:rsidP="00B702EA">
      <w:pPr>
        <w:pStyle w:val="PARAGRAFMETN"/>
        <w:rPr>
          <w:lang w:eastAsia="x-none"/>
        </w:rPr>
      </w:pPr>
    </w:p>
    <w:p w14:paraId="504458F7" w14:textId="6915DD49" w:rsidR="00B702EA" w:rsidRDefault="00B702EA" w:rsidP="00B702EA">
      <w:pPr>
        <w:pStyle w:val="PARAGRAFMETN"/>
        <w:rPr>
          <w:lang w:eastAsia="x-none"/>
        </w:rPr>
      </w:pPr>
    </w:p>
    <w:p w14:paraId="06D72665" w14:textId="06E8A140" w:rsidR="00B702EA" w:rsidRDefault="00B702EA" w:rsidP="00B702EA">
      <w:pPr>
        <w:pStyle w:val="PARAGRAFMETN"/>
        <w:rPr>
          <w:lang w:eastAsia="x-none"/>
        </w:rPr>
      </w:pPr>
    </w:p>
    <w:p w14:paraId="257EBC57" w14:textId="0A0C0FE7" w:rsidR="00B702EA" w:rsidRDefault="00B702EA" w:rsidP="00B702EA">
      <w:pPr>
        <w:pStyle w:val="PARAGRAFMETN"/>
        <w:rPr>
          <w:lang w:eastAsia="x-none"/>
        </w:rPr>
      </w:pPr>
    </w:p>
    <w:p w14:paraId="0BCAD089" w14:textId="7EAED369" w:rsidR="00B702EA" w:rsidRDefault="00B702EA" w:rsidP="00B702EA">
      <w:pPr>
        <w:pStyle w:val="PARAGRAFMETN"/>
        <w:rPr>
          <w:lang w:eastAsia="x-none"/>
        </w:rPr>
      </w:pPr>
    </w:p>
    <w:p w14:paraId="13F15377" w14:textId="2C1BBA7F" w:rsidR="00B702EA" w:rsidRDefault="00B702EA" w:rsidP="00B702EA">
      <w:pPr>
        <w:pStyle w:val="PARAGRAFMETN"/>
        <w:rPr>
          <w:lang w:eastAsia="x-none"/>
        </w:rPr>
      </w:pPr>
    </w:p>
    <w:p w14:paraId="3ECE71CE" w14:textId="10F0B33F" w:rsidR="00B702EA" w:rsidRDefault="00B702EA" w:rsidP="00B702EA">
      <w:pPr>
        <w:pStyle w:val="PARAGRAFMETN"/>
        <w:rPr>
          <w:lang w:eastAsia="x-none"/>
        </w:rPr>
      </w:pPr>
    </w:p>
    <w:p w14:paraId="7D192F55" w14:textId="4A39B99A" w:rsidR="00B702EA" w:rsidRDefault="00B702EA" w:rsidP="00B702EA">
      <w:pPr>
        <w:pStyle w:val="PARAGRAFMETN"/>
        <w:rPr>
          <w:lang w:eastAsia="x-none"/>
        </w:rPr>
      </w:pPr>
    </w:p>
    <w:p w14:paraId="23922E2D" w14:textId="77777777" w:rsidR="00B702EA" w:rsidRDefault="00B702EA" w:rsidP="00B702EA">
      <w:pPr>
        <w:pStyle w:val="PARAGRAFMETN"/>
        <w:rPr>
          <w:lang w:eastAsia="x-none"/>
        </w:rPr>
      </w:pPr>
    </w:p>
    <w:p w14:paraId="2EB1DF6A" w14:textId="77777777" w:rsidR="00B702EA" w:rsidRPr="00B702EA" w:rsidRDefault="00B702EA" w:rsidP="00B702EA">
      <w:pPr>
        <w:pStyle w:val="PARAGRAFMETN"/>
        <w:rPr>
          <w:lang w:eastAsia="x-none"/>
        </w:rPr>
      </w:pPr>
    </w:p>
    <w:p w14:paraId="2A3B6310" w14:textId="33A78691" w:rsidR="008B310E" w:rsidRDefault="006863CE" w:rsidP="00280D97">
      <w:pPr>
        <w:pStyle w:val="Balk1"/>
      </w:pPr>
      <w:bookmarkStart w:id="25" w:name="_Toc36247593"/>
      <w:bookmarkStart w:id="26" w:name="_Toc508313153"/>
      <w:bookmarkStart w:id="27" w:name="_Toc458430442"/>
      <w:bookmarkStart w:id="28" w:name="_Toc461199642"/>
      <w:r w:rsidRPr="00126CD7">
        <w:lastRenderedPageBreak/>
        <w:t>MATERYAL VE YÖNTEM</w:t>
      </w:r>
      <w:bookmarkEnd w:id="25"/>
      <w:r w:rsidR="00D46F0B">
        <w:t xml:space="preserve"> </w:t>
      </w:r>
      <w:bookmarkEnd w:id="26"/>
      <w:r w:rsidR="00774AF4" w:rsidRPr="00126CD7">
        <w:t xml:space="preserve"> </w:t>
      </w:r>
      <w:bookmarkEnd w:id="27"/>
      <w:bookmarkEnd w:id="28"/>
    </w:p>
    <w:p w14:paraId="60938AB3" w14:textId="7BC173E2" w:rsidR="00757F95" w:rsidRDefault="00757F95" w:rsidP="00757F95">
      <w:pPr>
        <w:pStyle w:val="PARAGRAFMETN"/>
        <w:rPr>
          <w:lang w:eastAsia="x-none"/>
        </w:rPr>
      </w:pPr>
      <w:r>
        <w:rPr>
          <w:lang w:eastAsia="x-none"/>
        </w:rPr>
        <w:t>Bu bölümde proje kapsamında kullanılan programlam</w:t>
      </w:r>
      <w:r w:rsidR="00B702EA">
        <w:rPr>
          <w:lang w:eastAsia="x-none"/>
        </w:rPr>
        <w:t>a</w:t>
      </w:r>
      <w:r>
        <w:rPr>
          <w:lang w:eastAsia="x-none"/>
        </w:rPr>
        <w:t xml:space="preserve"> araçları ….</w:t>
      </w:r>
    </w:p>
    <w:p w14:paraId="573AB3E6" w14:textId="3BF4305C" w:rsidR="00757F95" w:rsidRDefault="00757F95" w:rsidP="00757F95">
      <w:pPr>
        <w:pStyle w:val="Balk2"/>
      </w:pPr>
      <w:bookmarkStart w:id="29" w:name="_Toc36247594"/>
      <w:r>
        <w:t>Program dilleri</w:t>
      </w:r>
      <w:bookmarkEnd w:id="29"/>
    </w:p>
    <w:p w14:paraId="216BF947" w14:textId="5FBA8E92" w:rsidR="00757F95" w:rsidRDefault="00757F95" w:rsidP="00757F95">
      <w:pPr>
        <w:pStyle w:val="Balk3"/>
        <w:rPr>
          <w:lang w:val="tr-TR"/>
        </w:rPr>
      </w:pPr>
      <w:bookmarkStart w:id="30" w:name="_Toc36247595"/>
      <w:r>
        <w:rPr>
          <w:lang w:val="tr-TR"/>
        </w:rPr>
        <w:t>Makine</w:t>
      </w:r>
      <w:bookmarkEnd w:id="30"/>
    </w:p>
    <w:p w14:paraId="4A12CD02" w14:textId="5998F3E4" w:rsidR="00757F95" w:rsidRDefault="00757F95" w:rsidP="00757F95">
      <w:pPr>
        <w:pStyle w:val="Balk3"/>
        <w:rPr>
          <w:lang w:val="tr-TR"/>
        </w:rPr>
      </w:pPr>
      <w:r>
        <w:rPr>
          <w:lang w:val="tr-TR"/>
        </w:rPr>
        <w:t xml:space="preserve"> </w:t>
      </w:r>
      <w:bookmarkStart w:id="31" w:name="_Toc36247596"/>
      <w:r>
        <w:rPr>
          <w:lang w:val="tr-TR"/>
        </w:rPr>
        <w:t>Orta</w:t>
      </w:r>
      <w:bookmarkEnd w:id="31"/>
    </w:p>
    <w:p w14:paraId="73DB30AD" w14:textId="1921E6E3" w:rsidR="00757F95" w:rsidRDefault="00757F95" w:rsidP="00757F95">
      <w:pPr>
        <w:pStyle w:val="Balk4"/>
        <w:rPr>
          <w:lang w:val="tr-TR"/>
        </w:rPr>
      </w:pPr>
      <w:bookmarkStart w:id="32" w:name="_Toc36247597"/>
      <w:r>
        <w:rPr>
          <w:lang w:val="tr-TR"/>
        </w:rPr>
        <w:t>C#</w:t>
      </w:r>
      <w:bookmarkEnd w:id="32"/>
    </w:p>
    <w:p w14:paraId="44A34677" w14:textId="7044F1C1" w:rsidR="00757F95" w:rsidRDefault="00757F95" w:rsidP="00757F95">
      <w:pPr>
        <w:pStyle w:val="PARAGRAFMETN"/>
        <w:rPr>
          <w:lang w:eastAsia="x-none"/>
        </w:rPr>
      </w:pPr>
      <w:proofErr w:type="spellStart"/>
      <w:r>
        <w:rPr>
          <w:lang w:eastAsia="x-none"/>
        </w:rPr>
        <w:t>Asasdasd</w:t>
      </w:r>
      <w:proofErr w:type="spellEnd"/>
    </w:p>
    <w:p w14:paraId="5D235567" w14:textId="0A4D7874" w:rsidR="00757F95" w:rsidRPr="00757F95" w:rsidRDefault="00757F95" w:rsidP="00C12AAD">
      <w:pPr>
        <w:pStyle w:val="Balk3"/>
      </w:pPr>
      <w:bookmarkStart w:id="33" w:name="_Toc36247598"/>
      <w:proofErr w:type="gramStart"/>
      <w:r>
        <w:rPr>
          <w:lang w:val="tr-TR"/>
        </w:rPr>
        <w:t>yükse</w:t>
      </w:r>
      <w:bookmarkEnd w:id="33"/>
      <w:proofErr w:type="gramEnd"/>
    </w:p>
    <w:p w14:paraId="72B315A1" w14:textId="6E28DBD1" w:rsidR="00757F95" w:rsidRDefault="00757F95" w:rsidP="00757F95">
      <w:pPr>
        <w:pStyle w:val="Balk2"/>
      </w:pPr>
      <w:bookmarkStart w:id="34" w:name="_Toc36247599"/>
      <w:proofErr w:type="gramStart"/>
      <w:r>
        <w:t>veri</w:t>
      </w:r>
      <w:proofErr w:type="gramEnd"/>
      <w:r>
        <w:t xml:space="preserve"> tabanı</w:t>
      </w:r>
      <w:bookmarkEnd w:id="34"/>
    </w:p>
    <w:p w14:paraId="3085C33C" w14:textId="6462D7FF" w:rsidR="00757F95" w:rsidRDefault="00757F95" w:rsidP="00757F95">
      <w:pPr>
        <w:pStyle w:val="PARAGRAFMETN"/>
        <w:rPr>
          <w:lang w:eastAsia="x-none"/>
        </w:rPr>
      </w:pPr>
      <w:proofErr w:type="spellStart"/>
      <w:proofErr w:type="gramStart"/>
      <w:r>
        <w:rPr>
          <w:lang w:eastAsia="x-none"/>
        </w:rPr>
        <w:t>aadasdfsdf</w:t>
      </w:r>
      <w:proofErr w:type="spellEnd"/>
      <w:proofErr w:type="gramEnd"/>
    </w:p>
    <w:p w14:paraId="3F053B96" w14:textId="34D1571B" w:rsidR="00757F95" w:rsidRDefault="00B54669" w:rsidP="00757F95">
      <w:pPr>
        <w:pStyle w:val="Balk3"/>
        <w:rPr>
          <w:lang w:val="tr-TR"/>
        </w:rPr>
      </w:pPr>
      <w:bookmarkStart w:id="35" w:name="_Toc36247600"/>
      <w:proofErr w:type="spellStart"/>
      <w:proofErr w:type="gramStart"/>
      <w:r>
        <w:rPr>
          <w:lang w:val="tr-TR"/>
        </w:rPr>
        <w:t>mysql</w:t>
      </w:r>
      <w:bookmarkEnd w:id="35"/>
      <w:proofErr w:type="spellEnd"/>
      <w:proofErr w:type="gramEnd"/>
    </w:p>
    <w:p w14:paraId="5E077302" w14:textId="7262E44D" w:rsidR="00B54669" w:rsidRPr="00B54669" w:rsidRDefault="00B54669" w:rsidP="00B54669">
      <w:pPr>
        <w:pStyle w:val="Balk3"/>
      </w:pPr>
      <w:bookmarkStart w:id="36" w:name="_Toc36247601"/>
      <w:proofErr w:type="spellStart"/>
      <w:proofErr w:type="gramStart"/>
      <w:r>
        <w:rPr>
          <w:lang w:val="tr-TR"/>
        </w:rPr>
        <w:t>mssql</w:t>
      </w:r>
      <w:bookmarkEnd w:id="36"/>
      <w:proofErr w:type="spellEnd"/>
      <w:proofErr w:type="gramEnd"/>
    </w:p>
    <w:p w14:paraId="1FFFF621" w14:textId="77777777" w:rsidR="00757F95" w:rsidRPr="00757F95" w:rsidRDefault="00757F95" w:rsidP="00757F95">
      <w:pPr>
        <w:pStyle w:val="PARAGRAFMETN"/>
        <w:rPr>
          <w:lang w:eastAsia="x-none"/>
        </w:rPr>
      </w:pPr>
    </w:p>
    <w:p w14:paraId="6AE8C4E3" w14:textId="1358A30D" w:rsidR="00B54669" w:rsidRDefault="0048380E" w:rsidP="0048380E">
      <w:pPr>
        <w:pStyle w:val="Balk1"/>
      </w:pPr>
      <w:r>
        <w:br w:type="page"/>
      </w:r>
      <w:bookmarkStart w:id="37" w:name="_Toc36247602"/>
      <w:r w:rsidR="00B71C57">
        <w:lastRenderedPageBreak/>
        <w:t>U</w:t>
      </w:r>
      <w:r w:rsidR="002A1A23">
        <w:t>y</w:t>
      </w:r>
      <w:r w:rsidR="00B71C57">
        <w:t>GULAMA</w:t>
      </w:r>
      <w:bookmarkEnd w:id="37"/>
      <w:r w:rsidR="00B71C57">
        <w:t xml:space="preserve"> </w:t>
      </w:r>
    </w:p>
    <w:p w14:paraId="3169C335" w14:textId="624D79B3" w:rsidR="00D537F1" w:rsidRDefault="00B54669" w:rsidP="00B54669">
      <w:pPr>
        <w:pStyle w:val="Balk2"/>
      </w:pPr>
      <w:bookmarkStart w:id="38" w:name="_Toc36247603"/>
      <w:proofErr w:type="spellStart"/>
      <w:r>
        <w:t>Arayüz</w:t>
      </w:r>
      <w:proofErr w:type="spellEnd"/>
      <w:r>
        <w:t xml:space="preserve"> tasarımı</w:t>
      </w:r>
      <w:bookmarkEnd w:id="38"/>
    </w:p>
    <w:p w14:paraId="31BA93D1" w14:textId="77777777" w:rsidR="00B54669" w:rsidRPr="00B54669" w:rsidRDefault="00B54669" w:rsidP="00B54669">
      <w:pPr>
        <w:pStyle w:val="PARAGRAFMETN"/>
        <w:rPr>
          <w:lang w:eastAsia="x-none"/>
        </w:rPr>
      </w:pPr>
    </w:p>
    <w:p w14:paraId="3C5EE6A7" w14:textId="3B328740" w:rsidR="00B54669" w:rsidRDefault="00B54669" w:rsidP="00B54669">
      <w:pPr>
        <w:pStyle w:val="Balk2"/>
      </w:pPr>
      <w:bookmarkStart w:id="39" w:name="_Toc36247604"/>
      <w:r>
        <w:t>Veri tabanı tasarımı</w:t>
      </w:r>
      <w:bookmarkEnd w:id="39"/>
    </w:p>
    <w:p w14:paraId="321415C7" w14:textId="77777777" w:rsidR="00B54669" w:rsidRPr="00B54669" w:rsidRDefault="00B54669" w:rsidP="00B54669">
      <w:pPr>
        <w:pStyle w:val="PARAGRAFMETN"/>
        <w:rPr>
          <w:lang w:eastAsia="x-none"/>
        </w:rPr>
      </w:pPr>
    </w:p>
    <w:p w14:paraId="504AA523" w14:textId="58B7CDAF" w:rsidR="00B54669" w:rsidRDefault="00B54669" w:rsidP="00B54669">
      <w:pPr>
        <w:pStyle w:val="Balk2"/>
      </w:pPr>
      <w:bookmarkStart w:id="40" w:name="_Toc36247605"/>
      <w:r>
        <w:t xml:space="preserve">Uygulama </w:t>
      </w:r>
      <w:bookmarkEnd w:id="40"/>
      <w:r w:rsidR="00153B8D">
        <w:t>aktörleri</w:t>
      </w:r>
    </w:p>
    <w:p w14:paraId="0770A704" w14:textId="20B046DC" w:rsidR="00B54669" w:rsidRDefault="00B54669" w:rsidP="00B54669">
      <w:pPr>
        <w:pStyle w:val="PARAGRAFMETN"/>
        <w:rPr>
          <w:lang w:eastAsia="x-none"/>
        </w:rPr>
      </w:pPr>
    </w:p>
    <w:p w14:paraId="07B3189D" w14:textId="378D4DBA" w:rsidR="00B54669" w:rsidRPr="00B54669" w:rsidRDefault="00B54669" w:rsidP="00B54669">
      <w:pPr>
        <w:pStyle w:val="ekilYazs"/>
      </w:pPr>
    </w:p>
    <w:p w14:paraId="341F6374" w14:textId="77777777" w:rsidR="00B54669" w:rsidRPr="00B54669" w:rsidRDefault="00B54669" w:rsidP="00B54669">
      <w:pPr>
        <w:pStyle w:val="PARAGRAFMETN"/>
        <w:rPr>
          <w:lang w:eastAsia="x-none"/>
        </w:rPr>
      </w:pPr>
    </w:p>
    <w:p w14:paraId="57D8CED4" w14:textId="25B48D5B" w:rsidR="00B54669" w:rsidRDefault="00B54669" w:rsidP="00B54669">
      <w:pPr>
        <w:pStyle w:val="Balk3"/>
        <w:rPr>
          <w:lang w:val="tr-TR"/>
        </w:rPr>
      </w:pPr>
      <w:bookmarkStart w:id="41" w:name="_Toc36247606"/>
      <w:proofErr w:type="gramStart"/>
      <w:r>
        <w:rPr>
          <w:lang w:val="tr-TR"/>
        </w:rPr>
        <w:t>3lük</w:t>
      </w:r>
      <w:proofErr w:type="gramEnd"/>
      <w:r>
        <w:rPr>
          <w:lang w:val="tr-TR"/>
        </w:rPr>
        <w:t xml:space="preserve"> kulla</w:t>
      </w:r>
      <w:bookmarkEnd w:id="41"/>
    </w:p>
    <w:p w14:paraId="75DF83A0" w14:textId="750A60ED" w:rsidR="00D537F1" w:rsidRDefault="00D537F1" w:rsidP="00D70BF6">
      <w:pPr>
        <w:pStyle w:val="PARAGRAFMETN"/>
      </w:pPr>
    </w:p>
    <w:p w14:paraId="2A35559E" w14:textId="2C6E32AC" w:rsidR="00D537F1" w:rsidRDefault="00D537F1" w:rsidP="00D70BF6">
      <w:pPr>
        <w:pStyle w:val="PARAGRAFMETN"/>
      </w:pPr>
    </w:p>
    <w:p w14:paraId="1A9ACD19" w14:textId="6B0E25F5" w:rsidR="00D537F1" w:rsidRDefault="00D537F1" w:rsidP="00D70BF6">
      <w:pPr>
        <w:pStyle w:val="PARAGRAFMETN"/>
      </w:pPr>
    </w:p>
    <w:p w14:paraId="18D30B96" w14:textId="25B06863" w:rsidR="00D537F1" w:rsidRDefault="00D537F1" w:rsidP="00D70BF6">
      <w:pPr>
        <w:pStyle w:val="PARAGRAFMETN"/>
      </w:pPr>
    </w:p>
    <w:p w14:paraId="5DEA1869" w14:textId="259B2FF4" w:rsidR="00D71DB9" w:rsidRDefault="00B54669" w:rsidP="00B54669">
      <w:pPr>
        <w:pStyle w:val="Balk3"/>
        <w:rPr>
          <w:lang w:val="tr-TR"/>
        </w:rPr>
      </w:pPr>
      <w:bookmarkStart w:id="42" w:name="_Toc36247607"/>
      <w:r>
        <w:rPr>
          <w:lang w:val="tr-TR"/>
        </w:rPr>
        <w:t>Kullanıc</w:t>
      </w:r>
      <w:bookmarkEnd w:id="42"/>
      <w:r w:rsidR="00B702EA">
        <w:rPr>
          <w:lang w:val="tr-TR"/>
        </w:rPr>
        <w:t>ı</w:t>
      </w:r>
    </w:p>
    <w:p w14:paraId="4A132EA3" w14:textId="4D8ECD14" w:rsidR="00B54669" w:rsidRDefault="00B54669" w:rsidP="00B54669">
      <w:pPr>
        <w:pStyle w:val="PARAGRAFMETN"/>
        <w:rPr>
          <w:lang w:eastAsia="x-none"/>
        </w:rPr>
      </w:pPr>
    </w:p>
    <w:p w14:paraId="6C2E8814" w14:textId="77777777" w:rsidR="00B54669" w:rsidRDefault="00B54669" w:rsidP="00B54669">
      <w:pPr>
        <w:pStyle w:val="PARAGRAFMETN"/>
        <w:rPr>
          <w:lang w:eastAsia="x-none"/>
        </w:rPr>
      </w:pPr>
    </w:p>
    <w:p w14:paraId="1E5C214E" w14:textId="1E5A8D2A" w:rsidR="00B54669" w:rsidRDefault="00E50139" w:rsidP="00E50139">
      <w:pPr>
        <w:pStyle w:val="Balk3"/>
        <w:rPr>
          <w:lang w:val="tr-TR"/>
        </w:rPr>
      </w:pPr>
      <w:bookmarkStart w:id="43" w:name="_Toc36247608"/>
      <w:proofErr w:type="spellStart"/>
      <w:r>
        <w:rPr>
          <w:lang w:val="tr-TR"/>
        </w:rPr>
        <w:t>Admin</w:t>
      </w:r>
      <w:bookmarkEnd w:id="43"/>
      <w:proofErr w:type="spellEnd"/>
    </w:p>
    <w:p w14:paraId="12E64EE4" w14:textId="77777777" w:rsidR="00153B8D" w:rsidRPr="00153B8D" w:rsidRDefault="00153B8D" w:rsidP="00153B8D">
      <w:pPr>
        <w:pStyle w:val="PARAGRAFMETN"/>
        <w:rPr>
          <w:lang w:eastAsia="x-none"/>
        </w:rPr>
      </w:pPr>
    </w:p>
    <w:p w14:paraId="1C3C5BDA" w14:textId="78404D0C" w:rsidR="00C74A34" w:rsidRPr="006319D6" w:rsidRDefault="000579DB" w:rsidP="006319D6">
      <w:pPr>
        <w:pStyle w:val="Balk1"/>
      </w:pPr>
      <w:bookmarkStart w:id="44" w:name="_Toc458430462"/>
      <w:bookmarkStart w:id="45" w:name="_Toc461199667"/>
      <w:bookmarkStart w:id="46" w:name="_Toc508313177"/>
      <w:bookmarkStart w:id="47" w:name="_Toc36247609"/>
      <w:r w:rsidRPr="006319D6">
        <w:lastRenderedPageBreak/>
        <w:t>SONUÇLAR VE ÖNERİLER</w:t>
      </w:r>
      <w:bookmarkEnd w:id="44"/>
      <w:bookmarkEnd w:id="45"/>
      <w:bookmarkEnd w:id="46"/>
      <w:bookmarkEnd w:id="47"/>
    </w:p>
    <w:p w14:paraId="575EA330" w14:textId="7A7D3A25" w:rsidR="00A668B1" w:rsidRPr="00985988" w:rsidRDefault="00A84EB7" w:rsidP="00A668B1">
      <w:pPr>
        <w:pStyle w:val="PARAGRAFMETN"/>
        <w:rPr>
          <w:color w:val="FF0000"/>
        </w:rPr>
      </w:pPr>
      <w:r>
        <w:t>E</w:t>
      </w:r>
      <w:r w:rsidR="00C74A34" w:rsidRPr="00126CD7">
        <w:t xml:space="preserve">lde edilen bilgilerin ışığında varılan sonuç/sonuçlar </w:t>
      </w:r>
      <w:r w:rsidR="00C74A34" w:rsidRPr="00024AB0">
        <w:rPr>
          <w:i/>
          <w:u w:val="single"/>
        </w:rPr>
        <w:t>açık, kısa ve anlaşılır bir tarzda</w:t>
      </w:r>
      <w:r w:rsidR="00C74A34" w:rsidRPr="00126CD7">
        <w:t xml:space="preserve"> yazılmalı, araştırmanın amacının ne ölçüde gerçekleştiği; araştırıcının bir önerisi var ise belirtilmelidir</w:t>
      </w:r>
      <w:r w:rsidR="00A668B1" w:rsidRPr="00126CD7">
        <w:t>.</w:t>
      </w:r>
      <w:r w:rsidR="00C74A34" w:rsidRPr="00126CD7">
        <w:t xml:space="preserve"> Yapılacak öneriler araştırmanın amacı ve sonuçlarıyla doğrudan bağlantılı olmalıdır. </w:t>
      </w:r>
      <w:r w:rsidR="00C74A34" w:rsidRPr="00985988">
        <w:rPr>
          <w:i/>
          <w:color w:val="FF0000"/>
          <w:u w:val="single"/>
        </w:rPr>
        <w:t xml:space="preserve">Bu bölümde şekil ve </w:t>
      </w:r>
      <w:r w:rsidR="00703DFF" w:rsidRPr="00985988">
        <w:rPr>
          <w:i/>
          <w:color w:val="FF0000"/>
          <w:u w:val="single"/>
        </w:rPr>
        <w:t>Tablo</w:t>
      </w:r>
      <w:r w:rsidR="00C74A34" w:rsidRPr="00985988">
        <w:rPr>
          <w:i/>
          <w:color w:val="FF0000"/>
          <w:u w:val="single"/>
        </w:rPr>
        <w:t>l</w:t>
      </w:r>
      <w:r w:rsidR="002976EC">
        <w:rPr>
          <w:i/>
          <w:color w:val="FF0000"/>
          <w:u w:val="single"/>
        </w:rPr>
        <w:t>a</w:t>
      </w:r>
      <w:r w:rsidR="00C74A34" w:rsidRPr="00985988">
        <w:rPr>
          <w:i/>
          <w:color w:val="FF0000"/>
          <w:u w:val="single"/>
        </w:rPr>
        <w:t>r</w:t>
      </w:r>
      <w:r w:rsidR="002976EC">
        <w:rPr>
          <w:i/>
          <w:color w:val="FF0000"/>
          <w:u w:val="single"/>
        </w:rPr>
        <w:t>a</w:t>
      </w:r>
      <w:r w:rsidR="00C74A34" w:rsidRPr="00985988">
        <w:rPr>
          <w:i/>
          <w:color w:val="FF0000"/>
          <w:u w:val="single"/>
        </w:rPr>
        <w:t xml:space="preserve"> yer </w:t>
      </w:r>
      <w:proofErr w:type="gramStart"/>
      <w:r w:rsidR="00C74A34" w:rsidRPr="00985988">
        <w:rPr>
          <w:i/>
          <w:color w:val="FF0000"/>
          <w:u w:val="single"/>
        </w:rPr>
        <w:t>verilmez</w:t>
      </w:r>
      <w:r w:rsidR="00C74A34" w:rsidRPr="00985988">
        <w:rPr>
          <w:color w:val="FF0000"/>
        </w:rPr>
        <w:t>.</w:t>
      </w:r>
      <w:r w:rsidR="007B7D75">
        <w:rPr>
          <w:color w:val="FF0000"/>
        </w:rPr>
        <w:t>*</w:t>
      </w:r>
      <w:proofErr w:type="gramEnd"/>
      <w:r w:rsidR="007B7D75">
        <w:rPr>
          <w:color w:val="FF0000"/>
        </w:rPr>
        <w:t>*********</w:t>
      </w:r>
    </w:p>
    <w:p w14:paraId="5A539123" w14:textId="5353DB29" w:rsidR="0010665C" w:rsidRPr="00153B8D" w:rsidRDefault="00F120E5" w:rsidP="00153B8D">
      <w:pPr>
        <w:pStyle w:val="Balk1"/>
      </w:pPr>
      <w:r w:rsidRPr="00985988">
        <w:rPr>
          <w:color w:val="FF0000"/>
        </w:rPr>
        <w:br w:type="page"/>
      </w:r>
      <w:r w:rsidR="00BA1773" w:rsidRPr="001E4B1D">
        <w:rPr>
          <w:color w:val="FF0000"/>
          <w:sz w:val="20"/>
          <w:szCs w:val="20"/>
        </w:rPr>
        <w:fldChar w:fldCharType="begin" w:fldLock="1"/>
      </w:r>
      <w:r w:rsidR="00BA1773" w:rsidRPr="00153B8D">
        <w:rPr>
          <w:color w:val="FF0000"/>
        </w:rPr>
        <w:instrText xml:space="preserve">ADDIN Mendeley Bibliography CSL_BIBLIOGRAPHY </w:instrText>
      </w:r>
      <w:r w:rsidR="00BA1773" w:rsidRPr="001E4B1D">
        <w:rPr>
          <w:color w:val="FF0000"/>
          <w:sz w:val="20"/>
          <w:szCs w:val="20"/>
        </w:rPr>
        <w:fldChar w:fldCharType="separate"/>
      </w:r>
    </w:p>
    <w:bookmarkStart w:id="48" w:name="_Toc36247610" w:displacedByCustomXml="next"/>
    <w:sdt>
      <w:sdtPr>
        <w:rPr>
          <w:b w:val="0"/>
          <w:bCs w:val="0"/>
          <w:caps w:val="0"/>
          <w:color w:val="auto"/>
          <w:sz w:val="20"/>
          <w:szCs w:val="20"/>
          <w:lang w:eastAsia="tr-TR"/>
        </w:rPr>
        <w:id w:val="-2123139562"/>
        <w:docPartObj>
          <w:docPartGallery w:val="Bibliographies"/>
          <w:docPartUnique/>
        </w:docPartObj>
      </w:sdtPr>
      <w:sdtEndPr/>
      <w:sdtContent>
        <w:p w14:paraId="52F3DFC7" w14:textId="15BE4DC4" w:rsidR="0010665C" w:rsidRDefault="0010665C">
          <w:pPr>
            <w:pStyle w:val="Balk1"/>
          </w:pPr>
          <w:r>
            <w:t>Kaynakça</w:t>
          </w:r>
          <w:bookmarkEnd w:id="48"/>
        </w:p>
        <w:sdt>
          <w:sdtPr>
            <w:id w:val="111145805"/>
            <w:bibliography/>
          </w:sdtPr>
          <w:sdtEndPr/>
          <w:sdtContent>
            <w:p w14:paraId="7A450ADE" w14:textId="77777777" w:rsidR="0010665C" w:rsidRDefault="0010665C">
              <w:pPr>
                <w:rPr>
                  <w:noProof/>
                </w:rPr>
              </w:pPr>
              <w:r>
                <w:fldChar w:fldCharType="begin"/>
              </w:r>
              <w:r>
                <w:instrText>BIBLIOGRAPHY</w:instrText>
              </w:r>
              <w:r>
                <w:fldChar w:fldCharType="separate"/>
              </w:r>
            </w:p>
            <w:tbl>
              <w:tblPr>
                <w:tblW w:w="5000" w:type="pct"/>
                <w:tblCellSpacing w:w="15" w:type="dxa"/>
                <w:tblCellMar>
                  <w:top w:w="15" w:type="dxa"/>
                  <w:left w:w="15" w:type="dxa"/>
                  <w:bottom w:w="15" w:type="dxa"/>
                  <w:right w:w="15" w:type="dxa"/>
                </w:tblCellMar>
                <w:tblLook w:val="04A0" w:firstRow="1" w:lastRow="0" w:firstColumn="1" w:lastColumn="0" w:noHBand="0" w:noVBand="1"/>
              </w:tblPr>
              <w:tblGrid>
                <w:gridCol w:w="309"/>
                <w:gridCol w:w="8197"/>
              </w:tblGrid>
              <w:tr w:rsidR="0010665C" w14:paraId="33A26990" w14:textId="77777777">
                <w:trPr>
                  <w:divId w:val="182395970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CF57683" w14:textId="19BCC7AE" w:rsidR="0010665C" w:rsidRDefault="0010665C">
                    <w:pPr>
                      <w:pStyle w:val="Kaynaka"/>
                      <w:rPr>
                        <w:noProof/>
                        <w:sz w:val="24"/>
                        <w:szCs w:val="24"/>
                      </w:rPr>
                    </w:pPr>
                    <w:r>
                      <w:rPr>
                        <w:noProof/>
                      </w:rPr>
                      <w:t xml:space="preserve">[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FD042E0" w14:textId="77777777" w:rsidR="0010665C" w:rsidRDefault="0010665C">
                    <w:pPr>
                      <w:pStyle w:val="Kaynaka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i. gürsoy, «ASP.NET Core Projesi Oluşturma,» </w:t>
                    </w:r>
                    <w:r>
                      <w:rPr>
                        <w:i/>
                        <w:iCs/>
                        <w:noProof/>
                      </w:rPr>
                      <w:t xml:space="preserve">https://www.ismailgursoy.com.tr/asp-net-core-projesi-olusturma/, </w:t>
                    </w:r>
                    <w:r>
                      <w:rPr>
                        <w:noProof/>
                      </w:rPr>
                      <w:t xml:space="preserve">2020. </w:t>
                    </w:r>
                  </w:p>
                </w:tc>
              </w:tr>
              <w:tr w:rsidR="0010665C" w14:paraId="770B5982" w14:textId="77777777">
                <w:trPr>
                  <w:divId w:val="182395970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8B87926" w14:textId="77777777" w:rsidR="0010665C" w:rsidRDefault="0010665C">
                    <w:pPr>
                      <w:pStyle w:val="Kaynaka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80C9DB7" w14:textId="77777777" w:rsidR="0010665C" w:rsidRDefault="0010665C">
                    <w:pPr>
                      <w:pStyle w:val="Kaynaka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a. yusuf, a. mustafa, a. ahmet ve a. mehmet, hgs sjglksg gasglşk, cilt 5, istanbul: IEEE PUB, 2012, pp. 450-489.</w:t>
                    </w:r>
                  </w:p>
                </w:tc>
              </w:tr>
              <w:tr w:rsidR="0010665C" w14:paraId="78843384" w14:textId="77777777">
                <w:trPr>
                  <w:divId w:val="182395970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975BCE0" w14:textId="77777777" w:rsidR="0010665C" w:rsidRDefault="0010665C">
                    <w:pPr>
                      <w:pStyle w:val="Kaynaka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4DB9F8A" w14:textId="77777777" w:rsidR="0010665C" w:rsidRDefault="0010665C">
                    <w:pPr>
                      <w:pStyle w:val="Kaynaka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o. omnur, «C# nedir?,» </w:t>
                    </w:r>
                    <w:r>
                      <w:rPr>
                        <w:i/>
                        <w:iCs/>
                        <w:noProof/>
                      </w:rPr>
                      <w:t xml:space="preserve">web tekno blog, </w:t>
                    </w:r>
                    <w:r>
                      <w:rPr>
                        <w:noProof/>
                      </w:rPr>
                      <w:t xml:space="preserve">2020. </w:t>
                    </w:r>
                  </w:p>
                </w:tc>
              </w:tr>
            </w:tbl>
            <w:p w14:paraId="02B94C9D" w14:textId="77777777" w:rsidR="0010665C" w:rsidRDefault="0010665C">
              <w:pPr>
                <w:divId w:val="1823959701"/>
                <w:rPr>
                  <w:noProof/>
                </w:rPr>
              </w:pPr>
            </w:p>
            <w:p w14:paraId="70DCBCFE" w14:textId="46D93475" w:rsidR="0010665C" w:rsidRDefault="0010665C">
              <w:r>
                <w:rPr>
                  <w:b/>
                  <w:bCs/>
                </w:rPr>
                <w:fldChar w:fldCharType="end"/>
              </w:r>
            </w:p>
          </w:sdtContent>
        </w:sdt>
      </w:sdtContent>
    </w:sdt>
    <w:p w14:paraId="68052507" w14:textId="64E90437" w:rsidR="00F77742" w:rsidRPr="00A97301" w:rsidRDefault="00F77742" w:rsidP="0010665C">
      <w:pPr>
        <w:spacing w:before="120" w:after="120"/>
        <w:ind w:left="454" w:hanging="454"/>
        <w:jc w:val="both"/>
        <w:rPr>
          <w:noProof/>
          <w:sz w:val="24"/>
          <w:szCs w:val="24"/>
        </w:rPr>
      </w:pPr>
    </w:p>
    <w:p w14:paraId="2BCCDD30" w14:textId="77777777" w:rsidR="00A97301" w:rsidRDefault="00A97301" w:rsidP="00DE557E">
      <w:pPr>
        <w:spacing w:before="120" w:after="120"/>
        <w:ind w:left="454" w:hanging="454"/>
        <w:jc w:val="both"/>
        <w:rPr>
          <w:noProof/>
          <w:color w:val="FF0000"/>
          <w:sz w:val="24"/>
          <w:szCs w:val="24"/>
        </w:rPr>
      </w:pPr>
    </w:p>
    <w:p w14:paraId="3C7E2B73" w14:textId="7D041A1E" w:rsidR="00A97301" w:rsidRPr="001E4B1D" w:rsidRDefault="00A97301" w:rsidP="00DE557E">
      <w:pPr>
        <w:spacing w:before="120" w:after="120"/>
        <w:ind w:left="454" w:hanging="454"/>
        <w:jc w:val="both"/>
        <w:rPr>
          <w:noProof/>
          <w:color w:val="FF0000"/>
          <w:sz w:val="24"/>
          <w:szCs w:val="24"/>
        </w:rPr>
      </w:pPr>
    </w:p>
    <w:p w14:paraId="637295E6" w14:textId="77777777" w:rsidR="001E4B1D" w:rsidRPr="001E4B1D" w:rsidRDefault="001E4B1D" w:rsidP="00DE557E">
      <w:pPr>
        <w:spacing w:before="120" w:after="120"/>
        <w:ind w:left="454" w:hanging="454"/>
        <w:jc w:val="both"/>
        <w:rPr>
          <w:noProof/>
          <w:color w:val="FF0000"/>
          <w:sz w:val="24"/>
          <w:szCs w:val="24"/>
        </w:rPr>
      </w:pPr>
    </w:p>
    <w:p w14:paraId="537F84E6" w14:textId="77777777" w:rsidR="00044AB1" w:rsidRDefault="00BA1773" w:rsidP="00DE557E">
      <w:pPr>
        <w:pStyle w:val="PARAGRAFMETN"/>
        <w:spacing w:line="240" w:lineRule="auto"/>
        <w:ind w:left="454" w:hanging="454"/>
      </w:pPr>
      <w:r w:rsidRPr="001E4B1D">
        <w:rPr>
          <w:color w:val="FF0000"/>
        </w:rPr>
        <w:fldChar w:fldCharType="end"/>
      </w:r>
    </w:p>
    <w:p w14:paraId="5E1A5607" w14:textId="77777777" w:rsidR="00A80542" w:rsidRPr="009C5FF6" w:rsidRDefault="00044AB1" w:rsidP="009C5FF6">
      <w:pPr>
        <w:pStyle w:val="Balk1"/>
      </w:pPr>
      <w:r>
        <w:br w:type="page"/>
      </w:r>
      <w:bookmarkStart w:id="49" w:name="_Toc476303510"/>
      <w:bookmarkStart w:id="50" w:name="_Toc508313179"/>
      <w:bookmarkStart w:id="51" w:name="_Toc36247611"/>
      <w:r w:rsidR="00A80542" w:rsidRPr="009C5FF6">
        <w:lastRenderedPageBreak/>
        <w:t>EKLER</w:t>
      </w:r>
      <w:bookmarkEnd w:id="49"/>
      <w:bookmarkEnd w:id="50"/>
      <w:bookmarkEnd w:id="51"/>
    </w:p>
    <w:p w14:paraId="336328A7" w14:textId="2B3F0AA8" w:rsidR="00A80542" w:rsidRDefault="006C6EE5" w:rsidP="009C5FF6">
      <w:pPr>
        <w:pStyle w:val="Balk2"/>
      </w:pPr>
      <w:bookmarkStart w:id="52" w:name="_Ref466407510"/>
      <w:bookmarkStart w:id="53" w:name="_Toc476303511"/>
      <w:bookmarkStart w:id="54" w:name="_Toc508313180"/>
      <w:bookmarkStart w:id="55" w:name="_Toc36247612"/>
      <w:r>
        <w:t xml:space="preserve">EK </w:t>
      </w:r>
      <w:proofErr w:type="gramStart"/>
      <w:r w:rsidR="00E01281" w:rsidRPr="00E01281">
        <w:t>1</w:t>
      </w:r>
      <w:bookmarkEnd w:id="52"/>
      <w:bookmarkEnd w:id="53"/>
      <w:r w:rsidR="009D3001">
        <w:t>:</w:t>
      </w:r>
      <w:bookmarkEnd w:id="54"/>
      <w:bookmarkEnd w:id="55"/>
      <w:r w:rsidR="00B702EA">
        <w:t>…</w:t>
      </w:r>
      <w:proofErr w:type="gramEnd"/>
      <w:r w:rsidR="00B702EA">
        <w:t>………………….</w:t>
      </w:r>
      <w:r w:rsidR="0010665C">
        <w:t xml:space="preserve"> </w:t>
      </w:r>
    </w:p>
    <w:p w14:paraId="4614EE41" w14:textId="13206F01" w:rsidR="0010665C" w:rsidRDefault="0010665C" w:rsidP="0010665C">
      <w:pPr>
        <w:pStyle w:val="PARAGRAFMETN"/>
        <w:rPr>
          <w:lang w:eastAsia="x-none"/>
        </w:rPr>
      </w:pPr>
      <w:bookmarkStart w:id="56" w:name="_Toc458430466"/>
      <w:bookmarkStart w:id="57" w:name="_Toc461199669"/>
      <w:bookmarkStart w:id="58" w:name="_Toc508313182"/>
    </w:p>
    <w:p w14:paraId="5E4F2B57" w14:textId="77777777" w:rsidR="0010665C" w:rsidRPr="0010665C" w:rsidRDefault="0010665C" w:rsidP="0010665C">
      <w:pPr>
        <w:pStyle w:val="PARAGRAFMETN"/>
        <w:rPr>
          <w:lang w:eastAsia="x-none"/>
        </w:rPr>
        <w:sectPr w:rsidR="0010665C" w:rsidRPr="0010665C" w:rsidSect="0010665C">
          <w:footerReference w:type="default" r:id="rId19"/>
          <w:pgSz w:w="11909" w:h="16834"/>
          <w:pgMar w:top="1418" w:right="1418" w:bottom="1418" w:left="1985" w:header="709" w:footer="709" w:gutter="0"/>
          <w:pgNumType w:start="1"/>
          <w:cols w:space="60"/>
          <w:noEndnote/>
        </w:sectPr>
      </w:pPr>
    </w:p>
    <w:p w14:paraId="6BAF1024" w14:textId="0D5B306A" w:rsidR="0021764E" w:rsidRPr="00126CD7" w:rsidRDefault="0021764E" w:rsidP="004D22B2">
      <w:pPr>
        <w:pStyle w:val="Balk1"/>
        <w:numPr>
          <w:ilvl w:val="0"/>
          <w:numId w:val="0"/>
        </w:numPr>
        <w:ind w:left="-72"/>
      </w:pPr>
      <w:bookmarkStart w:id="59" w:name="_Toc36247614"/>
      <w:r w:rsidRPr="00126CD7">
        <w:lastRenderedPageBreak/>
        <w:t>ÖZGEÇMİŞ</w:t>
      </w:r>
      <w:bookmarkEnd w:id="56"/>
      <w:bookmarkEnd w:id="57"/>
      <w:bookmarkEnd w:id="58"/>
      <w:bookmarkEnd w:id="59"/>
    </w:p>
    <w:p w14:paraId="360B1C2E" w14:textId="77777777" w:rsidR="001F6728" w:rsidRPr="001F6728" w:rsidRDefault="001F6728" w:rsidP="001F6728">
      <w:pPr>
        <w:pStyle w:val="nsayfalarmetinstili"/>
        <w:spacing w:after="240"/>
        <w:rPr>
          <w:rFonts w:ascii="Times New Roman" w:hAnsi="Times New Roman"/>
          <w:b/>
          <w:bCs/>
          <w:szCs w:val="24"/>
        </w:rPr>
      </w:pPr>
      <w:r w:rsidRPr="001F6728">
        <w:rPr>
          <w:rFonts w:ascii="Times New Roman" w:hAnsi="Times New Roman"/>
          <w:b/>
          <w:bCs/>
          <w:szCs w:val="24"/>
        </w:rPr>
        <w:t>KİŞİSEL BİLGİLER</w:t>
      </w:r>
    </w:p>
    <w:tbl>
      <w:tblPr>
        <w:tblW w:w="5000" w:type="pct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841"/>
        <w:gridCol w:w="5665"/>
      </w:tblGrid>
      <w:tr w:rsidR="001F6728" w:rsidRPr="001F6728" w14:paraId="1F809215" w14:textId="77777777" w:rsidTr="003A438A">
        <w:tc>
          <w:tcPr>
            <w:tcW w:w="1670" w:type="pct"/>
          </w:tcPr>
          <w:p w14:paraId="6344E827" w14:textId="77777777" w:rsidR="001F6728" w:rsidRPr="001F6728" w:rsidRDefault="001F6728" w:rsidP="00994536">
            <w:pPr>
              <w:spacing w:before="120" w:after="120"/>
              <w:rPr>
                <w:sz w:val="24"/>
                <w:szCs w:val="24"/>
              </w:rPr>
            </w:pPr>
            <w:r w:rsidRPr="001F6728">
              <w:rPr>
                <w:sz w:val="24"/>
                <w:szCs w:val="24"/>
              </w:rPr>
              <w:t xml:space="preserve">Adı Soyadı </w:t>
            </w:r>
          </w:p>
        </w:tc>
        <w:tc>
          <w:tcPr>
            <w:tcW w:w="3330" w:type="pct"/>
          </w:tcPr>
          <w:p w14:paraId="658AF908" w14:textId="2275934A" w:rsidR="001F6728" w:rsidRPr="001F6728" w:rsidRDefault="001F6728" w:rsidP="00994536">
            <w:pPr>
              <w:spacing w:before="120" w:after="120"/>
              <w:rPr>
                <w:sz w:val="24"/>
                <w:szCs w:val="24"/>
              </w:rPr>
            </w:pPr>
          </w:p>
        </w:tc>
      </w:tr>
      <w:tr w:rsidR="001F6728" w:rsidRPr="001F6728" w14:paraId="0C76488A" w14:textId="77777777" w:rsidTr="003A438A">
        <w:tc>
          <w:tcPr>
            <w:tcW w:w="1670" w:type="pct"/>
          </w:tcPr>
          <w:p w14:paraId="2270F1DE" w14:textId="77777777" w:rsidR="001F6728" w:rsidRPr="001F6728" w:rsidRDefault="001F6728" w:rsidP="00994536">
            <w:pPr>
              <w:spacing w:before="120" w:after="120"/>
              <w:rPr>
                <w:sz w:val="24"/>
                <w:szCs w:val="24"/>
              </w:rPr>
            </w:pPr>
            <w:r w:rsidRPr="001F6728">
              <w:rPr>
                <w:sz w:val="24"/>
                <w:szCs w:val="24"/>
              </w:rPr>
              <w:t>Doğum Tarihi ve Yeri</w:t>
            </w:r>
          </w:p>
        </w:tc>
        <w:tc>
          <w:tcPr>
            <w:tcW w:w="3330" w:type="pct"/>
          </w:tcPr>
          <w:p w14:paraId="61FB9B00" w14:textId="13A04631" w:rsidR="001F6728" w:rsidRPr="001F6728" w:rsidRDefault="00E15A62" w:rsidP="00994536">
            <w:pPr>
              <w:spacing w:before="120" w:after="12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:</w:t>
            </w:r>
            <w:r w:rsidR="00F66B5F">
              <w:rPr>
                <w:sz w:val="24"/>
                <w:szCs w:val="24"/>
              </w:rPr>
              <w:t xml:space="preserve"> </w:t>
            </w:r>
          </w:p>
        </w:tc>
      </w:tr>
      <w:tr w:rsidR="001F6728" w:rsidRPr="001F6728" w14:paraId="14B18593" w14:textId="77777777" w:rsidTr="003A438A">
        <w:tc>
          <w:tcPr>
            <w:tcW w:w="1670" w:type="pct"/>
          </w:tcPr>
          <w:p w14:paraId="30C97B13" w14:textId="77777777" w:rsidR="001F6728" w:rsidRPr="001F6728" w:rsidRDefault="001F6728" w:rsidP="00994536">
            <w:pPr>
              <w:spacing w:before="120" w:after="120"/>
              <w:rPr>
                <w:sz w:val="24"/>
                <w:szCs w:val="24"/>
              </w:rPr>
            </w:pPr>
            <w:r w:rsidRPr="001F6728">
              <w:rPr>
                <w:sz w:val="24"/>
                <w:szCs w:val="24"/>
              </w:rPr>
              <w:t>Yabancı Dili</w:t>
            </w:r>
          </w:p>
        </w:tc>
        <w:tc>
          <w:tcPr>
            <w:tcW w:w="3330" w:type="pct"/>
          </w:tcPr>
          <w:p w14:paraId="3C83506F" w14:textId="06B18425" w:rsidR="001F6728" w:rsidRPr="001F6728" w:rsidRDefault="00E15A62" w:rsidP="00994536">
            <w:pPr>
              <w:spacing w:before="120" w:after="12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:</w:t>
            </w:r>
            <w:r w:rsidR="00F66B5F">
              <w:rPr>
                <w:sz w:val="24"/>
                <w:szCs w:val="24"/>
              </w:rPr>
              <w:t xml:space="preserve"> </w:t>
            </w:r>
          </w:p>
        </w:tc>
      </w:tr>
      <w:tr w:rsidR="001F6728" w:rsidRPr="001F6728" w14:paraId="4F8836A7" w14:textId="77777777" w:rsidTr="003A438A">
        <w:tc>
          <w:tcPr>
            <w:tcW w:w="1670" w:type="pct"/>
          </w:tcPr>
          <w:p w14:paraId="795E044F" w14:textId="77777777" w:rsidR="001F6728" w:rsidRPr="001F6728" w:rsidRDefault="001F6728" w:rsidP="00994536">
            <w:pPr>
              <w:spacing w:before="120" w:after="120"/>
              <w:rPr>
                <w:sz w:val="24"/>
                <w:szCs w:val="24"/>
              </w:rPr>
            </w:pPr>
            <w:r w:rsidRPr="001F6728">
              <w:rPr>
                <w:sz w:val="24"/>
                <w:szCs w:val="24"/>
              </w:rPr>
              <w:t>E-posta</w:t>
            </w:r>
          </w:p>
        </w:tc>
        <w:tc>
          <w:tcPr>
            <w:tcW w:w="3330" w:type="pct"/>
          </w:tcPr>
          <w:p w14:paraId="26D83579" w14:textId="632737B6" w:rsidR="001F6728" w:rsidRPr="001F6728" w:rsidRDefault="00E15A62" w:rsidP="005F500B">
            <w:pPr>
              <w:spacing w:before="120" w:after="12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:</w:t>
            </w:r>
            <w:r w:rsidR="00F66B5F">
              <w:rPr>
                <w:sz w:val="24"/>
                <w:szCs w:val="24"/>
              </w:rPr>
              <w:t xml:space="preserve"> </w:t>
            </w:r>
          </w:p>
        </w:tc>
      </w:tr>
    </w:tbl>
    <w:p w14:paraId="37A57A63" w14:textId="77777777" w:rsidR="001F6728" w:rsidRPr="001F6728" w:rsidRDefault="001F6728" w:rsidP="001F6728">
      <w:pPr>
        <w:pStyle w:val="nsayfalarmetinstili"/>
        <w:rPr>
          <w:rFonts w:ascii="Times New Roman" w:hAnsi="Times New Roman"/>
          <w:b/>
          <w:bCs/>
          <w:szCs w:val="24"/>
        </w:rPr>
      </w:pPr>
    </w:p>
    <w:p w14:paraId="6254FA02" w14:textId="77777777" w:rsidR="001F6728" w:rsidRPr="001F6728" w:rsidRDefault="001F6728" w:rsidP="001F6728">
      <w:pPr>
        <w:pStyle w:val="nsayfalarmetinstili"/>
        <w:spacing w:after="240"/>
        <w:rPr>
          <w:rFonts w:ascii="Times New Roman" w:hAnsi="Times New Roman"/>
          <w:b/>
          <w:bCs/>
          <w:szCs w:val="24"/>
        </w:rPr>
      </w:pPr>
      <w:r w:rsidRPr="001F6728">
        <w:rPr>
          <w:rFonts w:ascii="Times New Roman" w:hAnsi="Times New Roman"/>
          <w:b/>
          <w:bCs/>
          <w:szCs w:val="24"/>
        </w:rPr>
        <w:t>ÖĞRENİM DURUMU</w:t>
      </w:r>
    </w:p>
    <w:tbl>
      <w:tblPr>
        <w:tblW w:w="5000" w:type="pct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30"/>
        <w:gridCol w:w="2972"/>
        <w:gridCol w:w="2844"/>
        <w:gridCol w:w="1560"/>
      </w:tblGrid>
      <w:tr w:rsidR="001F6728" w:rsidRPr="001F6728" w14:paraId="60212456" w14:textId="77777777" w:rsidTr="001F6728">
        <w:tc>
          <w:tcPr>
            <w:tcW w:w="664" w:type="pct"/>
          </w:tcPr>
          <w:p w14:paraId="71081AF4" w14:textId="77777777" w:rsidR="001F6728" w:rsidRPr="00FD2E60" w:rsidRDefault="001F6728" w:rsidP="00994536">
            <w:pPr>
              <w:spacing w:before="120" w:after="120"/>
              <w:rPr>
                <w:b/>
                <w:sz w:val="24"/>
                <w:szCs w:val="24"/>
              </w:rPr>
            </w:pPr>
            <w:r w:rsidRPr="00FD2E60">
              <w:rPr>
                <w:b/>
                <w:sz w:val="24"/>
                <w:szCs w:val="24"/>
              </w:rPr>
              <w:t>Derece</w:t>
            </w:r>
          </w:p>
        </w:tc>
        <w:tc>
          <w:tcPr>
            <w:tcW w:w="1747" w:type="pct"/>
          </w:tcPr>
          <w:p w14:paraId="5EFF08FC" w14:textId="77777777" w:rsidR="001F6728" w:rsidRPr="00FD2E60" w:rsidRDefault="001F6728" w:rsidP="00994536">
            <w:pPr>
              <w:spacing w:before="120" w:after="120"/>
              <w:rPr>
                <w:b/>
                <w:sz w:val="24"/>
                <w:szCs w:val="24"/>
              </w:rPr>
            </w:pPr>
            <w:r w:rsidRPr="00FD2E60">
              <w:rPr>
                <w:b/>
                <w:sz w:val="24"/>
                <w:szCs w:val="24"/>
              </w:rPr>
              <w:t>Alan</w:t>
            </w:r>
          </w:p>
        </w:tc>
        <w:tc>
          <w:tcPr>
            <w:tcW w:w="1672" w:type="pct"/>
          </w:tcPr>
          <w:p w14:paraId="79089F9C" w14:textId="77777777" w:rsidR="001F6728" w:rsidRPr="00FD2E60" w:rsidRDefault="001F6728" w:rsidP="00994536">
            <w:pPr>
              <w:spacing w:before="120" w:after="120"/>
              <w:rPr>
                <w:b/>
                <w:sz w:val="24"/>
                <w:szCs w:val="24"/>
              </w:rPr>
            </w:pPr>
            <w:r w:rsidRPr="00FD2E60">
              <w:rPr>
                <w:b/>
                <w:sz w:val="24"/>
                <w:szCs w:val="24"/>
              </w:rPr>
              <w:t>Okul/Üniversite</w:t>
            </w:r>
          </w:p>
        </w:tc>
        <w:tc>
          <w:tcPr>
            <w:tcW w:w="917" w:type="pct"/>
          </w:tcPr>
          <w:p w14:paraId="5AE00B5F" w14:textId="77777777" w:rsidR="001F6728" w:rsidRPr="00FD2E60" w:rsidRDefault="001F6728" w:rsidP="00994536">
            <w:pPr>
              <w:spacing w:before="120" w:after="120"/>
              <w:rPr>
                <w:b/>
                <w:sz w:val="24"/>
                <w:szCs w:val="24"/>
              </w:rPr>
            </w:pPr>
            <w:r w:rsidRPr="00FD2E60">
              <w:rPr>
                <w:b/>
                <w:sz w:val="24"/>
                <w:szCs w:val="24"/>
              </w:rPr>
              <w:t>Mezuniyet Yılı</w:t>
            </w:r>
          </w:p>
        </w:tc>
      </w:tr>
      <w:tr w:rsidR="001F6728" w:rsidRPr="001F6728" w14:paraId="5E87AD7C" w14:textId="77777777" w:rsidTr="001F6728">
        <w:tc>
          <w:tcPr>
            <w:tcW w:w="664" w:type="pct"/>
            <w:vAlign w:val="center"/>
          </w:tcPr>
          <w:p w14:paraId="6BABAD20" w14:textId="5672205C" w:rsidR="001F6728" w:rsidRPr="001F6728" w:rsidRDefault="00706F17" w:rsidP="00994536">
            <w:pPr>
              <w:spacing w:before="120" w:after="12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Ön</w:t>
            </w:r>
            <w:r w:rsidR="001F6728" w:rsidRPr="001F6728">
              <w:rPr>
                <w:sz w:val="24"/>
                <w:szCs w:val="24"/>
              </w:rPr>
              <w:t xml:space="preserve"> Lisans</w:t>
            </w:r>
          </w:p>
        </w:tc>
        <w:tc>
          <w:tcPr>
            <w:tcW w:w="1747" w:type="pct"/>
            <w:vAlign w:val="center"/>
          </w:tcPr>
          <w:p w14:paraId="341DA3C8" w14:textId="342AC05E" w:rsidR="001F6728" w:rsidRPr="001F6728" w:rsidRDefault="00706F17" w:rsidP="00706F17">
            <w:pPr>
              <w:spacing w:before="120" w:after="120"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Bilgisayar</w:t>
            </w:r>
            <w:r w:rsidR="001F6728" w:rsidRPr="001F6728">
              <w:rPr>
                <w:sz w:val="24"/>
                <w:szCs w:val="24"/>
              </w:rPr>
              <w:t xml:space="preserve"> </w:t>
            </w:r>
            <w:r>
              <w:rPr>
                <w:sz w:val="24"/>
                <w:szCs w:val="24"/>
              </w:rPr>
              <w:t>Programcılığı</w:t>
            </w:r>
            <w:r w:rsidR="001F6728" w:rsidRPr="001F6728">
              <w:rPr>
                <w:sz w:val="24"/>
                <w:szCs w:val="24"/>
              </w:rPr>
              <w:t>.</w:t>
            </w:r>
          </w:p>
        </w:tc>
        <w:tc>
          <w:tcPr>
            <w:tcW w:w="1672" w:type="pct"/>
            <w:vAlign w:val="center"/>
          </w:tcPr>
          <w:p w14:paraId="70210380" w14:textId="61B3D6A7" w:rsidR="001F6728" w:rsidRPr="001F6728" w:rsidRDefault="00985988" w:rsidP="00994536">
            <w:pPr>
              <w:spacing w:before="120" w:after="120"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Doğuş </w:t>
            </w:r>
            <w:r w:rsidR="0009764F" w:rsidRPr="001F6728">
              <w:rPr>
                <w:sz w:val="24"/>
                <w:szCs w:val="24"/>
              </w:rPr>
              <w:t>Üniversitesi</w:t>
            </w:r>
          </w:p>
        </w:tc>
        <w:tc>
          <w:tcPr>
            <w:tcW w:w="917" w:type="pct"/>
            <w:vAlign w:val="center"/>
          </w:tcPr>
          <w:p w14:paraId="3D902928" w14:textId="34994B49" w:rsidR="001F6728" w:rsidRPr="001F6728" w:rsidRDefault="001F6728" w:rsidP="007E3900">
            <w:pPr>
              <w:spacing w:before="120" w:after="120" w:line="360" w:lineRule="auto"/>
              <w:jc w:val="center"/>
              <w:rPr>
                <w:sz w:val="24"/>
                <w:szCs w:val="24"/>
              </w:rPr>
            </w:pPr>
            <w:r w:rsidRPr="001F6728">
              <w:rPr>
                <w:sz w:val="24"/>
                <w:szCs w:val="24"/>
              </w:rPr>
              <w:t>20</w:t>
            </w:r>
            <w:r w:rsidR="00B702EA">
              <w:rPr>
                <w:sz w:val="24"/>
                <w:szCs w:val="24"/>
              </w:rPr>
              <w:t>22</w:t>
            </w:r>
          </w:p>
        </w:tc>
      </w:tr>
      <w:tr w:rsidR="001F6728" w:rsidRPr="001F6728" w14:paraId="70FAA1C9" w14:textId="77777777" w:rsidTr="001F6728">
        <w:tc>
          <w:tcPr>
            <w:tcW w:w="664" w:type="pct"/>
            <w:vAlign w:val="center"/>
          </w:tcPr>
          <w:p w14:paraId="1617529B" w14:textId="07A5191B" w:rsidR="001F6728" w:rsidRPr="001F6728" w:rsidRDefault="00706F17" w:rsidP="00994536">
            <w:pPr>
              <w:spacing w:before="120" w:after="12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Lise</w:t>
            </w:r>
          </w:p>
        </w:tc>
        <w:tc>
          <w:tcPr>
            <w:tcW w:w="1747" w:type="pct"/>
            <w:vAlign w:val="center"/>
          </w:tcPr>
          <w:p w14:paraId="17C8AEA5" w14:textId="6D9D7762" w:rsidR="001F6728" w:rsidRPr="001F6728" w:rsidRDefault="00C0731F" w:rsidP="00706F17">
            <w:pPr>
              <w:spacing w:before="120" w:after="120"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Bilişim Teknolojileri</w:t>
            </w:r>
          </w:p>
        </w:tc>
        <w:tc>
          <w:tcPr>
            <w:tcW w:w="1672" w:type="pct"/>
            <w:vAlign w:val="center"/>
          </w:tcPr>
          <w:p w14:paraId="08E0BB79" w14:textId="72912AC3" w:rsidR="001F6728" w:rsidRPr="001F6728" w:rsidRDefault="001F6728" w:rsidP="00985988">
            <w:pPr>
              <w:spacing w:before="120" w:after="120" w:line="360" w:lineRule="auto"/>
              <w:rPr>
                <w:sz w:val="24"/>
                <w:szCs w:val="24"/>
              </w:rPr>
            </w:pPr>
          </w:p>
        </w:tc>
        <w:tc>
          <w:tcPr>
            <w:tcW w:w="917" w:type="pct"/>
            <w:vAlign w:val="center"/>
          </w:tcPr>
          <w:p w14:paraId="3084C808" w14:textId="46227F63" w:rsidR="001F6728" w:rsidRPr="001F6728" w:rsidRDefault="001F6728" w:rsidP="00223ECE">
            <w:pPr>
              <w:spacing w:before="120" w:after="120" w:line="360" w:lineRule="auto"/>
              <w:jc w:val="center"/>
              <w:rPr>
                <w:sz w:val="24"/>
                <w:szCs w:val="24"/>
              </w:rPr>
            </w:pPr>
          </w:p>
        </w:tc>
      </w:tr>
    </w:tbl>
    <w:p w14:paraId="6583CF56" w14:textId="77777777" w:rsidR="001F6728" w:rsidRPr="001F6728" w:rsidRDefault="001F6728" w:rsidP="001F6728">
      <w:pPr>
        <w:rPr>
          <w:sz w:val="24"/>
          <w:szCs w:val="24"/>
        </w:rPr>
      </w:pPr>
    </w:p>
    <w:p w14:paraId="0CB60F2E" w14:textId="77777777" w:rsidR="00241984" w:rsidRPr="001F6728" w:rsidRDefault="00241984">
      <w:pPr>
        <w:shd w:val="clear" w:color="auto" w:fill="FFFFFF"/>
        <w:rPr>
          <w:b/>
          <w:bCs/>
          <w:color w:val="000000"/>
          <w:sz w:val="24"/>
          <w:szCs w:val="24"/>
        </w:rPr>
      </w:pPr>
    </w:p>
    <w:sectPr w:rsidR="00241984" w:rsidRPr="001F6728" w:rsidSect="00C57322">
      <w:pgSz w:w="11909" w:h="16834"/>
      <w:pgMar w:top="1418" w:right="1418" w:bottom="1418" w:left="1985" w:header="709" w:footer="709" w:gutter="0"/>
      <w:cols w:space="60"/>
      <w:noEndnote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F52CD9D" w14:textId="77777777" w:rsidR="00FF4503" w:rsidRDefault="00FF4503">
      <w:r>
        <w:separator/>
      </w:r>
    </w:p>
  </w:endnote>
  <w:endnote w:type="continuationSeparator" w:id="0">
    <w:p w14:paraId="3C515D68" w14:textId="77777777" w:rsidR="00FF4503" w:rsidRDefault="00FF450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60ED8B" w14:textId="6E8D7232" w:rsidR="00D41C13" w:rsidRDefault="00D41C13" w:rsidP="00637B9E">
    <w:pPr>
      <w:pStyle w:val="Altbilgi1"/>
      <w:framePr w:wrap="around" w:vAnchor="text" w:hAnchor="margin" w:xAlign="center" w:y="1"/>
      <w:rPr>
        <w:rStyle w:val="SayfaNumaras"/>
      </w:rPr>
    </w:pPr>
    <w:r>
      <w:rPr>
        <w:rStyle w:val="SayfaNumaras"/>
      </w:rPr>
      <w:fldChar w:fldCharType="begin"/>
    </w:r>
    <w:r>
      <w:rPr>
        <w:rStyle w:val="SayfaNumaras"/>
      </w:rPr>
      <w:instrText xml:space="preserve">PAGE  </w:instrText>
    </w:r>
    <w:r>
      <w:rPr>
        <w:rStyle w:val="SayfaNumaras"/>
      </w:rPr>
      <w:fldChar w:fldCharType="separate"/>
    </w:r>
    <w:r>
      <w:rPr>
        <w:rStyle w:val="SayfaNumaras"/>
        <w:noProof/>
      </w:rPr>
      <w:t>vi</w:t>
    </w:r>
    <w:r>
      <w:rPr>
        <w:rStyle w:val="SayfaNumaras"/>
      </w:rPr>
      <w:fldChar w:fldCharType="end"/>
    </w:r>
  </w:p>
  <w:p w14:paraId="0285CD2F" w14:textId="77777777" w:rsidR="00D41C13" w:rsidRDefault="00D41C13" w:rsidP="00224157">
    <w:pPr>
      <w:pStyle w:val="Altbilgi1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84899105"/>
      <w:docPartObj>
        <w:docPartGallery w:val="Page Numbers (Bottom of Page)"/>
        <w:docPartUnique/>
      </w:docPartObj>
    </w:sdtPr>
    <w:sdtEndPr/>
    <w:sdtContent>
      <w:p w14:paraId="6005FEBF" w14:textId="4B691A7D" w:rsidR="00D41C13" w:rsidRPr="0010665C" w:rsidRDefault="00D41C13">
        <w:pPr>
          <w:pStyle w:val="AltBilgi"/>
          <w:jc w:val="center"/>
        </w:pPr>
        <w:r w:rsidRPr="0010665C">
          <w:fldChar w:fldCharType="begin"/>
        </w:r>
        <w:r w:rsidRPr="0010665C">
          <w:instrText>PAGE   \* MERGEFORMAT</w:instrText>
        </w:r>
        <w:r w:rsidRPr="0010665C">
          <w:fldChar w:fldCharType="separate"/>
        </w:r>
        <w:r w:rsidR="0010665C">
          <w:rPr>
            <w:noProof/>
          </w:rPr>
          <w:t>ii</w:t>
        </w:r>
        <w:r w:rsidRPr="0010665C">
          <w:fldChar w:fldCharType="end"/>
        </w:r>
      </w:p>
    </w:sdtContent>
  </w:sdt>
  <w:p w14:paraId="4C613C67" w14:textId="77777777" w:rsidR="00D41C13" w:rsidRDefault="00D41C13">
    <w:pPr>
      <w:pStyle w:val="AltBilgi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C0CFF58" w14:textId="13F9F6B6" w:rsidR="0010665C" w:rsidRDefault="0010665C">
    <w:pPr>
      <w:pStyle w:val="AltBilgi"/>
      <w:jc w:val="center"/>
    </w:pPr>
  </w:p>
  <w:p w14:paraId="0FC6508E" w14:textId="77777777" w:rsidR="0010665C" w:rsidRDefault="0010665C">
    <w:pPr>
      <w:pStyle w:val="AltBilgi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22087585"/>
      <w:docPartObj>
        <w:docPartGallery w:val="Page Numbers (Bottom of Page)"/>
        <w:docPartUnique/>
      </w:docPartObj>
    </w:sdtPr>
    <w:sdtEndPr/>
    <w:sdtContent>
      <w:p w14:paraId="4DA41008" w14:textId="58C351A5" w:rsidR="0010665C" w:rsidRDefault="0010665C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i</w:t>
        </w:r>
        <w:r>
          <w:fldChar w:fldCharType="end"/>
        </w:r>
      </w:p>
    </w:sdtContent>
  </w:sdt>
  <w:p w14:paraId="2A07DA20" w14:textId="77777777" w:rsidR="0010665C" w:rsidRDefault="0010665C">
    <w:pPr>
      <w:pStyle w:val="AltBilgi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6902119"/>
      <w:docPartObj>
        <w:docPartGallery w:val="Page Numbers (Bottom of Page)"/>
        <w:docPartUnique/>
      </w:docPartObj>
    </w:sdtPr>
    <w:sdtEndPr/>
    <w:sdtContent>
      <w:p w14:paraId="379F8121" w14:textId="074190A5" w:rsidR="0010665C" w:rsidRDefault="0010665C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iii</w:t>
        </w:r>
        <w:r>
          <w:fldChar w:fldCharType="end"/>
        </w:r>
      </w:p>
    </w:sdtContent>
  </w:sdt>
  <w:p w14:paraId="15A6D0E0" w14:textId="58DF7044" w:rsidR="00D41C13" w:rsidRPr="00A95F97" w:rsidRDefault="00D41C13" w:rsidP="00A95F97">
    <w:pPr>
      <w:pStyle w:val="AltBilgi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F3BCFD" w14:textId="73E00145" w:rsidR="00D41C13" w:rsidRDefault="00D41C13">
    <w:pPr>
      <w:pStyle w:val="Altbilgi1"/>
      <w:jc w:val="center"/>
    </w:pPr>
    <w:r>
      <w:fldChar w:fldCharType="begin"/>
    </w:r>
    <w:r>
      <w:instrText>PAGE   \* MERGEFORMAT</w:instrText>
    </w:r>
    <w:r>
      <w:fldChar w:fldCharType="separate"/>
    </w:r>
    <w:r>
      <w:rPr>
        <w:noProof/>
      </w:rPr>
      <w:t>v</w:t>
    </w:r>
    <w:r>
      <w:fldChar w:fldCharType="end"/>
    </w:r>
  </w:p>
  <w:p w14:paraId="11A606C3" w14:textId="77777777" w:rsidR="00D41C13" w:rsidRPr="005D562D" w:rsidRDefault="00D41C13" w:rsidP="005D562D">
    <w:pPr>
      <w:pStyle w:val="Altbilgi1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43431092"/>
      <w:docPartObj>
        <w:docPartGallery w:val="Page Numbers (Bottom of Page)"/>
        <w:docPartUnique/>
      </w:docPartObj>
    </w:sdtPr>
    <w:sdtEndPr/>
    <w:sdtContent>
      <w:p w14:paraId="41BDFE88" w14:textId="2B933228" w:rsidR="0010665C" w:rsidRDefault="0010665C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v</w:t>
        </w:r>
        <w:r>
          <w:fldChar w:fldCharType="end"/>
        </w:r>
      </w:p>
    </w:sdtContent>
  </w:sdt>
  <w:p w14:paraId="546714FB" w14:textId="77777777" w:rsidR="00D41C13" w:rsidRPr="00A95F97" w:rsidRDefault="00D41C13" w:rsidP="00A95F97">
    <w:pPr>
      <w:pStyle w:val="AltBilgi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396716236"/>
      <w:docPartObj>
        <w:docPartGallery w:val="Page Numbers (Bottom of Page)"/>
        <w:docPartUnique/>
      </w:docPartObj>
    </w:sdtPr>
    <w:sdtEndPr/>
    <w:sdtContent>
      <w:p w14:paraId="57ABB59E" w14:textId="6D408B07" w:rsidR="0010665C" w:rsidRDefault="0010665C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1</w:t>
        </w:r>
        <w:r>
          <w:fldChar w:fldCharType="end"/>
        </w:r>
      </w:p>
    </w:sdtContent>
  </w:sdt>
  <w:p w14:paraId="716365E8" w14:textId="77777777" w:rsidR="0010665C" w:rsidRPr="00A95F97" w:rsidRDefault="0010665C" w:rsidP="00A95F97">
    <w:pPr>
      <w:pStyle w:val="AltBilgi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973BAC0" w14:textId="77777777" w:rsidR="00FF4503" w:rsidRDefault="00FF4503">
      <w:r>
        <w:separator/>
      </w:r>
    </w:p>
  </w:footnote>
  <w:footnote w:type="continuationSeparator" w:id="0">
    <w:p w14:paraId="7761D2AA" w14:textId="77777777" w:rsidR="00FF4503" w:rsidRDefault="00FF450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A103C1"/>
    <w:multiLevelType w:val="multilevel"/>
    <w:tmpl w:val="4B8EE5FC"/>
    <w:lvl w:ilvl="0">
      <w:start w:val="1"/>
      <w:numFmt w:val="upperLetter"/>
      <w:suff w:val="space"/>
      <w:lvlText w:val="%1."/>
      <w:lvlJc w:val="left"/>
      <w:pPr>
        <w:ind w:left="0" w:firstLine="0"/>
      </w:pPr>
      <w:rPr>
        <w:rFonts w:ascii="Times New Roman" w:hAnsi="Times New Roman" w:hint="default"/>
        <w:b/>
        <w:sz w:val="24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113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1352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1568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17847" w:hanging="567"/>
      </w:pPr>
      <w:rPr>
        <w:rFonts w:hint="default"/>
      </w:rPr>
    </w:lvl>
  </w:abstractNum>
  <w:abstractNum w:abstractNumId="1" w15:restartNumberingAfterBreak="0">
    <w:nsid w:val="0E306F17"/>
    <w:multiLevelType w:val="multilevel"/>
    <w:tmpl w:val="448E86B6"/>
    <w:lvl w:ilvl="0">
      <w:start w:val="1"/>
      <w:numFmt w:val="decimal"/>
      <w:suff w:val="space"/>
      <w:lvlText w:val="C.%1."/>
      <w:lvlJc w:val="left"/>
      <w:pPr>
        <w:ind w:left="432" w:hanging="432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17420568"/>
    <w:multiLevelType w:val="multilevel"/>
    <w:tmpl w:val="46327EBA"/>
    <w:styleLink w:val="EKLERba"/>
    <w:lvl w:ilvl="0">
      <w:start w:val="1"/>
      <w:numFmt w:val="upperLetter"/>
      <w:suff w:val="space"/>
      <w:lvlText w:val="%1."/>
      <w:lvlJc w:val="left"/>
      <w:pPr>
        <w:ind w:left="567" w:hanging="567"/>
      </w:pPr>
      <w:rPr>
        <w:rFonts w:ascii="Times New Roman" w:hAnsi="Times New Roman" w:hint="default"/>
        <w:b/>
        <w:sz w:val="24"/>
      </w:rPr>
    </w:lvl>
    <w:lvl w:ilvl="1">
      <w:start w:val="1"/>
      <w:numFmt w:val="decimal"/>
      <w:lvlText w:val="%1.%2."/>
      <w:lvlJc w:val="left"/>
      <w:pPr>
        <w:ind w:left="25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3240" w:hanging="18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960" w:hanging="36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468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540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61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84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560" w:hanging="180"/>
      </w:pPr>
      <w:rPr>
        <w:rFonts w:hint="default"/>
      </w:rPr>
    </w:lvl>
  </w:abstractNum>
  <w:abstractNum w:abstractNumId="3" w15:restartNumberingAfterBreak="0">
    <w:nsid w:val="1E3C2C77"/>
    <w:multiLevelType w:val="multilevel"/>
    <w:tmpl w:val="866EA270"/>
    <w:lvl w:ilvl="0">
      <w:start w:val="1"/>
      <w:numFmt w:val="decimal"/>
      <w:suff w:val="space"/>
      <w:lvlText w:val="C.%1."/>
      <w:lvlJc w:val="left"/>
      <w:pPr>
        <w:ind w:left="432" w:hanging="432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4" w15:restartNumberingAfterBreak="0">
    <w:nsid w:val="1F2D34A5"/>
    <w:multiLevelType w:val="hybridMultilevel"/>
    <w:tmpl w:val="68D42D0C"/>
    <w:lvl w:ilvl="0" w:tplc="A628DBC6">
      <w:start w:val="1"/>
      <w:numFmt w:val="decimal"/>
      <w:pStyle w:val="denklemnobolum3"/>
      <w:suff w:val="nothing"/>
      <w:lvlText w:val="(3.%1)"/>
      <w:lvlJc w:val="right"/>
      <w:pPr>
        <w:ind w:left="947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1F0019" w:tentative="1">
      <w:start w:val="1"/>
      <w:numFmt w:val="lowerLetter"/>
      <w:lvlText w:val="%2."/>
      <w:lvlJc w:val="left"/>
      <w:pPr>
        <w:ind w:left="1667" w:hanging="360"/>
      </w:pPr>
    </w:lvl>
    <w:lvl w:ilvl="2" w:tplc="041F001B" w:tentative="1">
      <w:start w:val="1"/>
      <w:numFmt w:val="lowerRoman"/>
      <w:lvlText w:val="%3."/>
      <w:lvlJc w:val="right"/>
      <w:pPr>
        <w:ind w:left="2387" w:hanging="180"/>
      </w:pPr>
    </w:lvl>
    <w:lvl w:ilvl="3" w:tplc="041F000F" w:tentative="1">
      <w:start w:val="1"/>
      <w:numFmt w:val="decimal"/>
      <w:lvlText w:val="%4."/>
      <w:lvlJc w:val="left"/>
      <w:pPr>
        <w:ind w:left="3107" w:hanging="360"/>
      </w:pPr>
    </w:lvl>
    <w:lvl w:ilvl="4" w:tplc="041F0019" w:tentative="1">
      <w:start w:val="1"/>
      <w:numFmt w:val="lowerLetter"/>
      <w:lvlText w:val="%5."/>
      <w:lvlJc w:val="left"/>
      <w:pPr>
        <w:ind w:left="3827" w:hanging="360"/>
      </w:pPr>
    </w:lvl>
    <w:lvl w:ilvl="5" w:tplc="041F001B" w:tentative="1">
      <w:start w:val="1"/>
      <w:numFmt w:val="lowerRoman"/>
      <w:lvlText w:val="%6."/>
      <w:lvlJc w:val="right"/>
      <w:pPr>
        <w:ind w:left="4547" w:hanging="180"/>
      </w:pPr>
    </w:lvl>
    <w:lvl w:ilvl="6" w:tplc="041F000F" w:tentative="1">
      <w:start w:val="1"/>
      <w:numFmt w:val="decimal"/>
      <w:lvlText w:val="%7."/>
      <w:lvlJc w:val="left"/>
      <w:pPr>
        <w:ind w:left="5267" w:hanging="360"/>
      </w:pPr>
    </w:lvl>
    <w:lvl w:ilvl="7" w:tplc="041F0019" w:tentative="1">
      <w:start w:val="1"/>
      <w:numFmt w:val="lowerLetter"/>
      <w:lvlText w:val="%8."/>
      <w:lvlJc w:val="left"/>
      <w:pPr>
        <w:ind w:left="5987" w:hanging="360"/>
      </w:pPr>
    </w:lvl>
    <w:lvl w:ilvl="8" w:tplc="041F001B" w:tentative="1">
      <w:start w:val="1"/>
      <w:numFmt w:val="lowerRoman"/>
      <w:lvlText w:val="%9."/>
      <w:lvlJc w:val="right"/>
      <w:pPr>
        <w:ind w:left="6707" w:hanging="180"/>
      </w:pPr>
    </w:lvl>
  </w:abstractNum>
  <w:abstractNum w:abstractNumId="5" w15:restartNumberingAfterBreak="0">
    <w:nsid w:val="21B54C4D"/>
    <w:multiLevelType w:val="hybridMultilevel"/>
    <w:tmpl w:val="B406BDF8"/>
    <w:lvl w:ilvl="0" w:tplc="46F82902">
      <w:start w:val="1"/>
      <w:numFmt w:val="decimal"/>
      <w:lvlText w:val="B.%1."/>
      <w:lvlJc w:val="left"/>
      <w:pPr>
        <w:ind w:left="360" w:hanging="360"/>
      </w:pPr>
      <w:rPr>
        <w:rFonts w:hint="default"/>
        <w:b/>
      </w:rPr>
    </w:lvl>
    <w:lvl w:ilvl="1" w:tplc="041F0019" w:tentative="1">
      <w:start w:val="1"/>
      <w:numFmt w:val="lowerLetter"/>
      <w:lvlText w:val="%2."/>
      <w:lvlJc w:val="left"/>
      <w:pPr>
        <w:ind w:left="1080" w:hanging="360"/>
      </w:pPr>
    </w:lvl>
    <w:lvl w:ilvl="2" w:tplc="041F001B" w:tentative="1">
      <w:start w:val="1"/>
      <w:numFmt w:val="lowerRoman"/>
      <w:lvlText w:val="%3."/>
      <w:lvlJc w:val="right"/>
      <w:pPr>
        <w:ind w:left="1800" w:hanging="180"/>
      </w:pPr>
    </w:lvl>
    <w:lvl w:ilvl="3" w:tplc="041F000F" w:tentative="1">
      <w:start w:val="1"/>
      <w:numFmt w:val="decimal"/>
      <w:lvlText w:val="%4."/>
      <w:lvlJc w:val="left"/>
      <w:pPr>
        <w:ind w:left="2520" w:hanging="360"/>
      </w:pPr>
    </w:lvl>
    <w:lvl w:ilvl="4" w:tplc="041F0019" w:tentative="1">
      <w:start w:val="1"/>
      <w:numFmt w:val="lowerLetter"/>
      <w:lvlText w:val="%5."/>
      <w:lvlJc w:val="left"/>
      <w:pPr>
        <w:ind w:left="3240" w:hanging="360"/>
      </w:pPr>
    </w:lvl>
    <w:lvl w:ilvl="5" w:tplc="041F001B" w:tentative="1">
      <w:start w:val="1"/>
      <w:numFmt w:val="lowerRoman"/>
      <w:lvlText w:val="%6."/>
      <w:lvlJc w:val="right"/>
      <w:pPr>
        <w:ind w:left="3960" w:hanging="180"/>
      </w:pPr>
    </w:lvl>
    <w:lvl w:ilvl="6" w:tplc="041F000F" w:tentative="1">
      <w:start w:val="1"/>
      <w:numFmt w:val="decimal"/>
      <w:lvlText w:val="%7."/>
      <w:lvlJc w:val="left"/>
      <w:pPr>
        <w:ind w:left="4680" w:hanging="360"/>
      </w:pPr>
    </w:lvl>
    <w:lvl w:ilvl="7" w:tplc="041F0019" w:tentative="1">
      <w:start w:val="1"/>
      <w:numFmt w:val="lowerLetter"/>
      <w:lvlText w:val="%8."/>
      <w:lvlJc w:val="left"/>
      <w:pPr>
        <w:ind w:left="5400" w:hanging="360"/>
      </w:pPr>
    </w:lvl>
    <w:lvl w:ilvl="8" w:tplc="041F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22635578"/>
    <w:multiLevelType w:val="hybridMultilevel"/>
    <w:tmpl w:val="4DB450D2"/>
    <w:lvl w:ilvl="0" w:tplc="377C1232">
      <w:start w:val="1"/>
      <w:numFmt w:val="decimal"/>
      <w:lvlText w:val="A.1.%1."/>
      <w:lvlJc w:val="left"/>
      <w:pPr>
        <w:ind w:left="1260" w:hanging="360"/>
      </w:pPr>
      <w:rPr>
        <w:rFonts w:hint="default"/>
        <w:b/>
        <w:i w:val="0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2AF53C5"/>
    <w:multiLevelType w:val="hybridMultilevel"/>
    <w:tmpl w:val="E13C8094"/>
    <w:lvl w:ilvl="0" w:tplc="C66A7EE6">
      <w:start w:val="1"/>
      <w:numFmt w:val="upperLetter"/>
      <w:suff w:val="space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8503A51"/>
    <w:multiLevelType w:val="multilevel"/>
    <w:tmpl w:val="091A7556"/>
    <w:lvl w:ilvl="0">
      <w:start w:val="1"/>
      <w:numFmt w:val="decimal"/>
      <w:pStyle w:val="Balk1"/>
      <w:lvlText w:val="%1."/>
      <w:lvlJc w:val="left"/>
      <w:pPr>
        <w:ind w:left="-72" w:hanging="360"/>
      </w:pPr>
      <w:rPr>
        <w:rFonts w:hint="default"/>
      </w:rPr>
    </w:lvl>
    <w:lvl w:ilvl="1">
      <w:start w:val="1"/>
      <w:numFmt w:val="decimal"/>
      <w:pStyle w:val="Balk2"/>
      <w:suff w:val="space"/>
      <w:lvlText w:val="%1.%2."/>
      <w:lvlJc w:val="left"/>
      <w:pPr>
        <w:ind w:left="1427" w:hanging="576"/>
      </w:pPr>
      <w:rPr>
        <w:rFonts w:ascii="Times New Roman" w:hAnsi="Times New Roman" w:hint="default"/>
        <w:b/>
        <w:i w:val="0"/>
        <w:sz w:val="24"/>
      </w:rPr>
    </w:lvl>
    <w:lvl w:ilvl="2">
      <w:start w:val="1"/>
      <w:numFmt w:val="decimal"/>
      <w:pStyle w:val="Balk3"/>
      <w:suff w:val="space"/>
      <w:lvlText w:val="%1.%2.%3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3">
      <w:start w:val="1"/>
      <w:numFmt w:val="decimal"/>
      <w:pStyle w:val="Balk4"/>
      <w:suff w:val="space"/>
      <w:lvlText w:val="%1.%2.%3.%4."/>
      <w:lvlJc w:val="left"/>
      <w:pPr>
        <w:ind w:left="0" w:firstLine="0"/>
      </w:pPr>
      <w:rPr>
        <w:rFonts w:ascii="Times New Roman" w:hAnsi="Times New Roman" w:hint="default"/>
        <w:b w:val="0"/>
        <w:i w:val="0"/>
        <w:sz w:val="24"/>
      </w:rPr>
    </w:lvl>
    <w:lvl w:ilvl="4">
      <w:start w:val="1"/>
      <w:numFmt w:val="decimal"/>
      <w:pStyle w:val="Balk5"/>
      <w:lvlText w:val="%1.%2.%3.%4.%5.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Balk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Balk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Balk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Balk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9" w15:restartNumberingAfterBreak="0">
    <w:nsid w:val="39C204F4"/>
    <w:multiLevelType w:val="multilevel"/>
    <w:tmpl w:val="46327EBA"/>
    <w:numStyleLink w:val="EKLERba"/>
  </w:abstractNum>
  <w:abstractNum w:abstractNumId="10" w15:restartNumberingAfterBreak="0">
    <w:nsid w:val="3EC84CAC"/>
    <w:multiLevelType w:val="hybridMultilevel"/>
    <w:tmpl w:val="67F8F5E4"/>
    <w:lvl w:ilvl="0" w:tplc="DC5AEEE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FB953D8"/>
    <w:multiLevelType w:val="multilevel"/>
    <w:tmpl w:val="A1F228F6"/>
    <w:lvl w:ilvl="0">
      <w:start w:val="1"/>
      <w:numFmt w:val="upperLetter"/>
      <w:pStyle w:val="EkBalk1"/>
      <w:suff w:val="space"/>
      <w:lvlText w:val="%1."/>
      <w:lvlJc w:val="left"/>
      <w:pPr>
        <w:ind w:left="567" w:hanging="567"/>
      </w:pPr>
      <w:rPr>
        <w:rFonts w:ascii="Times New Roman" w:hAnsi="Times New Roman" w:hint="default"/>
        <w:b/>
        <w:i w:val="0"/>
        <w:sz w:val="24"/>
      </w:rPr>
    </w:lvl>
    <w:lvl w:ilvl="1">
      <w:start w:val="1"/>
      <w:numFmt w:val="decimal"/>
      <w:pStyle w:val="EkBalk2"/>
      <w:suff w:val="space"/>
      <w:lvlText w:val="%1.%2."/>
      <w:lvlJc w:val="left"/>
      <w:pPr>
        <w:ind w:left="567" w:hanging="567"/>
      </w:pPr>
      <w:rPr>
        <w:rFonts w:ascii="Times New Roman" w:hAnsi="Times New Roman" w:hint="default"/>
        <w:b/>
        <w:i w:val="0"/>
        <w:sz w:val="24"/>
      </w:rPr>
    </w:lvl>
    <w:lvl w:ilvl="2">
      <w:start w:val="1"/>
      <w:numFmt w:val="decimal"/>
      <w:pStyle w:val="EkBalk3"/>
      <w:suff w:val="space"/>
      <w:lvlText w:val="%1.%2.%3."/>
      <w:lvlJc w:val="left"/>
      <w:pPr>
        <w:ind w:left="567" w:hanging="567"/>
      </w:pPr>
      <w:rPr>
        <w:rFonts w:ascii="Times New Roman" w:hAnsi="Times New Roman" w:hint="default"/>
        <w:b w:val="0"/>
        <w:i w:val="0"/>
        <w:sz w:val="24"/>
      </w:rPr>
    </w:lvl>
    <w:lvl w:ilvl="3">
      <w:start w:val="1"/>
      <w:numFmt w:val="decimal"/>
      <w:suff w:val="space"/>
      <w:lvlText w:val="%1.%2.%3.%4."/>
      <w:lvlJc w:val="left"/>
      <w:pPr>
        <w:ind w:left="567" w:hanging="567"/>
      </w:pPr>
      <w:rPr>
        <w:rFonts w:ascii="Times New Roman" w:hAnsi="Times New Roman" w:hint="default"/>
        <w:b w:val="0"/>
        <w:i w:val="0"/>
        <w:sz w:val="24"/>
      </w:rPr>
    </w:lvl>
    <w:lvl w:ilvl="4">
      <w:start w:val="1"/>
      <w:numFmt w:val="decimal"/>
      <w:suff w:val="space"/>
      <w:lvlText w:val="%1.%2.%3.%4.%5."/>
      <w:lvlJc w:val="left"/>
      <w:pPr>
        <w:ind w:left="567" w:hanging="567"/>
      </w:pPr>
      <w:rPr>
        <w:rFonts w:ascii="Times New Roman" w:hAnsi="Times New Roman" w:hint="default"/>
        <w:b w:val="0"/>
        <w:i w:val="0"/>
        <w:sz w:val="24"/>
      </w:rPr>
    </w:lvl>
    <w:lvl w:ilvl="5">
      <w:start w:val="1"/>
      <w:numFmt w:val="lowerRoman"/>
      <w:lvlText w:val="%6."/>
      <w:lvlJc w:val="righ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0" w:firstLine="0"/>
      </w:pPr>
      <w:rPr>
        <w:rFonts w:hint="default"/>
      </w:rPr>
    </w:lvl>
  </w:abstractNum>
  <w:abstractNum w:abstractNumId="12" w15:restartNumberingAfterBreak="0">
    <w:nsid w:val="4A3A50F5"/>
    <w:multiLevelType w:val="hybridMultilevel"/>
    <w:tmpl w:val="FDF68D16"/>
    <w:lvl w:ilvl="0" w:tplc="57ACDDC0">
      <w:start w:val="1"/>
      <w:numFmt w:val="decimal"/>
      <w:pStyle w:val="Ekler"/>
      <w:lvlText w:val="%1."/>
      <w:lvlJc w:val="left"/>
      <w:pPr>
        <w:ind w:left="720" w:hanging="360"/>
      </w:p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A445ACF"/>
    <w:multiLevelType w:val="multilevel"/>
    <w:tmpl w:val="041F0027"/>
    <w:lvl w:ilvl="0">
      <w:start w:val="1"/>
      <w:numFmt w:val="upperRoman"/>
      <w:lvlText w:val="%1."/>
      <w:lvlJc w:val="left"/>
      <w:pPr>
        <w:ind w:left="0" w:firstLine="0"/>
      </w:pPr>
    </w:lvl>
    <w:lvl w:ilvl="1">
      <w:start w:val="1"/>
      <w:numFmt w:val="upperLetter"/>
      <w:lvlText w:val="%2."/>
      <w:lvlJc w:val="left"/>
      <w:pPr>
        <w:ind w:left="720" w:firstLine="0"/>
      </w:pPr>
    </w:lvl>
    <w:lvl w:ilvl="2">
      <w:start w:val="1"/>
      <w:numFmt w:val="decimal"/>
      <w:lvlText w:val="%3."/>
      <w:lvlJc w:val="left"/>
      <w:pPr>
        <w:ind w:left="1440" w:firstLine="0"/>
      </w:pPr>
    </w:lvl>
    <w:lvl w:ilvl="3">
      <w:start w:val="1"/>
      <w:numFmt w:val="lowerLetter"/>
      <w:lvlText w:val="%4)"/>
      <w:lvlJc w:val="left"/>
      <w:pPr>
        <w:ind w:left="2160" w:firstLine="0"/>
      </w:pPr>
    </w:lvl>
    <w:lvl w:ilvl="4">
      <w:start w:val="1"/>
      <w:numFmt w:val="decimal"/>
      <w:lvlText w:val="(%5)"/>
      <w:lvlJc w:val="left"/>
      <w:pPr>
        <w:ind w:left="2880" w:firstLine="0"/>
      </w:pPr>
    </w:lvl>
    <w:lvl w:ilvl="5">
      <w:start w:val="1"/>
      <w:numFmt w:val="lowerLetter"/>
      <w:lvlText w:val="(%6)"/>
      <w:lvlJc w:val="left"/>
      <w:pPr>
        <w:ind w:left="3600" w:firstLine="0"/>
      </w:pPr>
    </w:lvl>
    <w:lvl w:ilvl="6">
      <w:start w:val="1"/>
      <w:numFmt w:val="lowerRoman"/>
      <w:lvlText w:val="(%7)"/>
      <w:lvlJc w:val="left"/>
      <w:pPr>
        <w:ind w:left="4320" w:firstLine="0"/>
      </w:pPr>
    </w:lvl>
    <w:lvl w:ilvl="7">
      <w:start w:val="1"/>
      <w:numFmt w:val="lowerLetter"/>
      <w:lvlText w:val="(%8)"/>
      <w:lvlJc w:val="left"/>
      <w:pPr>
        <w:ind w:left="5040" w:firstLine="0"/>
      </w:pPr>
    </w:lvl>
    <w:lvl w:ilvl="8">
      <w:start w:val="1"/>
      <w:numFmt w:val="lowerRoman"/>
      <w:lvlText w:val="(%9)"/>
      <w:lvlJc w:val="left"/>
      <w:pPr>
        <w:ind w:left="5760" w:firstLine="0"/>
      </w:pPr>
    </w:lvl>
  </w:abstractNum>
  <w:abstractNum w:abstractNumId="14" w15:restartNumberingAfterBreak="0">
    <w:nsid w:val="4BEE2F6E"/>
    <w:multiLevelType w:val="multilevel"/>
    <w:tmpl w:val="BCE63B80"/>
    <w:lvl w:ilvl="0">
      <w:start w:val="1"/>
      <w:numFmt w:val="decimal"/>
      <w:suff w:val="space"/>
      <w:lvlText w:val="C.%1."/>
      <w:lvlJc w:val="left"/>
      <w:pPr>
        <w:ind w:left="432" w:hanging="432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5" w15:restartNumberingAfterBreak="0">
    <w:nsid w:val="4E08544F"/>
    <w:multiLevelType w:val="multilevel"/>
    <w:tmpl w:val="46327EBA"/>
    <w:numStyleLink w:val="EKLERba"/>
  </w:abstractNum>
  <w:abstractNum w:abstractNumId="16" w15:restartNumberingAfterBreak="0">
    <w:nsid w:val="50150B28"/>
    <w:multiLevelType w:val="multilevel"/>
    <w:tmpl w:val="96F6C85A"/>
    <w:lvl w:ilvl="0">
      <w:start w:val="1"/>
      <w:numFmt w:val="upperLetter"/>
      <w:suff w:val="space"/>
      <w:lvlText w:val="%1."/>
      <w:lvlJc w:val="left"/>
      <w:pPr>
        <w:ind w:left="567" w:hanging="567"/>
      </w:pPr>
      <w:rPr>
        <w:rFonts w:ascii="Times New Roman" w:hAnsi="Times New Roman" w:hint="default"/>
        <w:b/>
        <w:sz w:val="24"/>
      </w:rPr>
    </w:lvl>
    <w:lvl w:ilvl="1">
      <w:start w:val="1"/>
      <w:numFmt w:val="decimal"/>
      <w:suff w:val="space"/>
      <w:lvlText w:val="%1.%2."/>
      <w:lvlJc w:val="left"/>
      <w:pPr>
        <w:ind w:left="567" w:hanging="567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567" w:hanging="567"/>
      </w:pPr>
      <w:rPr>
        <w:rFonts w:hint="default"/>
        <w:i w:val="0"/>
      </w:rPr>
    </w:lvl>
    <w:lvl w:ilvl="3">
      <w:start w:val="1"/>
      <w:numFmt w:val="decimal"/>
      <w:suff w:val="space"/>
      <w:lvlText w:val="%1.%2.%3.%4."/>
      <w:lvlJc w:val="left"/>
      <w:pPr>
        <w:ind w:left="567" w:hanging="567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0" w:firstLine="0"/>
      </w:pPr>
      <w:rPr>
        <w:rFonts w:hint="default"/>
      </w:rPr>
    </w:lvl>
  </w:abstractNum>
  <w:abstractNum w:abstractNumId="17" w15:restartNumberingAfterBreak="0">
    <w:nsid w:val="54DA09F1"/>
    <w:multiLevelType w:val="multilevel"/>
    <w:tmpl w:val="46327EBA"/>
    <w:numStyleLink w:val="EKLERba"/>
  </w:abstractNum>
  <w:abstractNum w:abstractNumId="18" w15:restartNumberingAfterBreak="0">
    <w:nsid w:val="674330B6"/>
    <w:multiLevelType w:val="multilevel"/>
    <w:tmpl w:val="46327EBA"/>
    <w:numStyleLink w:val="EKLERba"/>
  </w:abstractNum>
  <w:abstractNum w:abstractNumId="19" w15:restartNumberingAfterBreak="0">
    <w:nsid w:val="68ED1365"/>
    <w:multiLevelType w:val="multilevel"/>
    <w:tmpl w:val="041F0027"/>
    <w:lvl w:ilvl="0">
      <w:start w:val="1"/>
      <w:numFmt w:val="upperRoman"/>
      <w:lvlText w:val="%1."/>
      <w:lvlJc w:val="left"/>
      <w:pPr>
        <w:ind w:left="0" w:firstLine="0"/>
      </w:pPr>
      <w:rPr>
        <w:rFonts w:hint="default"/>
        <w:b/>
      </w:rPr>
    </w:lvl>
    <w:lvl w:ilvl="1">
      <w:start w:val="1"/>
      <w:numFmt w:val="upperLetter"/>
      <w:lvlText w:val="%2."/>
      <w:lvlJc w:val="left"/>
      <w:pPr>
        <w:ind w:left="720" w:firstLine="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440" w:firstLine="0"/>
      </w:pPr>
      <w:rPr>
        <w:rFonts w:hint="default"/>
      </w:rPr>
    </w:lvl>
    <w:lvl w:ilvl="3">
      <w:start w:val="1"/>
      <w:numFmt w:val="lowerLetter"/>
      <w:lvlText w:val="%4)"/>
      <w:lvlJc w:val="left"/>
      <w:pPr>
        <w:ind w:left="2160" w:firstLine="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2880" w:firstLine="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3600" w:firstLine="0"/>
      </w:pPr>
      <w:rPr>
        <w:rFonts w:hint="default"/>
      </w:rPr>
    </w:lvl>
    <w:lvl w:ilvl="6">
      <w:start w:val="1"/>
      <w:numFmt w:val="lowerRoman"/>
      <w:lvlText w:val="(%7)"/>
      <w:lvlJc w:val="left"/>
      <w:pPr>
        <w:ind w:left="4320" w:firstLine="0"/>
      </w:pPr>
      <w:rPr>
        <w:rFonts w:hint="default"/>
      </w:rPr>
    </w:lvl>
    <w:lvl w:ilvl="7">
      <w:start w:val="1"/>
      <w:numFmt w:val="lowerLetter"/>
      <w:lvlText w:val="(%8)"/>
      <w:lvlJc w:val="left"/>
      <w:pPr>
        <w:ind w:left="5040" w:firstLine="0"/>
      </w:pPr>
      <w:rPr>
        <w:rFonts w:hint="default"/>
      </w:rPr>
    </w:lvl>
    <w:lvl w:ilvl="8">
      <w:start w:val="1"/>
      <w:numFmt w:val="lowerRoman"/>
      <w:lvlText w:val="(%9)"/>
      <w:lvlJc w:val="left"/>
      <w:pPr>
        <w:ind w:left="5760" w:firstLine="0"/>
      </w:pPr>
      <w:rPr>
        <w:rFonts w:hint="default"/>
      </w:rPr>
    </w:lvl>
  </w:abstractNum>
  <w:abstractNum w:abstractNumId="20" w15:restartNumberingAfterBreak="0">
    <w:nsid w:val="72EF0132"/>
    <w:multiLevelType w:val="multilevel"/>
    <w:tmpl w:val="46327EBA"/>
    <w:numStyleLink w:val="EKLERba"/>
  </w:abstractNum>
  <w:num w:numId="1" w16cid:durableId="1958873037">
    <w:abstractNumId w:val="8"/>
  </w:num>
  <w:num w:numId="2" w16cid:durableId="1961836915">
    <w:abstractNumId w:val="4"/>
  </w:num>
  <w:num w:numId="3" w16cid:durableId="1298146626">
    <w:abstractNumId w:val="10"/>
  </w:num>
  <w:num w:numId="4" w16cid:durableId="995766903">
    <w:abstractNumId w:val="7"/>
  </w:num>
  <w:num w:numId="5" w16cid:durableId="75565421">
    <w:abstractNumId w:val="19"/>
  </w:num>
  <w:num w:numId="6" w16cid:durableId="2250434">
    <w:abstractNumId w:val="6"/>
  </w:num>
  <w:num w:numId="7" w16cid:durableId="1243640741">
    <w:abstractNumId w:val="5"/>
  </w:num>
  <w:num w:numId="8" w16cid:durableId="305085237">
    <w:abstractNumId w:val="14"/>
  </w:num>
  <w:num w:numId="9" w16cid:durableId="790981150">
    <w:abstractNumId w:val="8"/>
  </w:num>
  <w:num w:numId="10" w16cid:durableId="2063216187">
    <w:abstractNumId w:val="1"/>
  </w:num>
  <w:num w:numId="11" w16cid:durableId="550850296">
    <w:abstractNumId w:val="3"/>
  </w:num>
  <w:num w:numId="12" w16cid:durableId="1141731204">
    <w:abstractNumId w:val="12"/>
  </w:num>
  <w:num w:numId="13" w16cid:durableId="186261911">
    <w:abstractNumId w:val="2"/>
  </w:num>
  <w:num w:numId="14" w16cid:durableId="305547214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 w16cid:durableId="78842135">
    <w:abstractNumId w:val="15"/>
  </w:num>
  <w:num w:numId="16" w16cid:durableId="187566730">
    <w:abstractNumId w:val="13"/>
  </w:num>
  <w:num w:numId="17" w16cid:durableId="939525327">
    <w:abstractNumId w:val="20"/>
  </w:num>
  <w:num w:numId="18" w16cid:durableId="2046711303">
    <w:abstractNumId w:val="0"/>
  </w:num>
  <w:num w:numId="19" w16cid:durableId="147525229">
    <w:abstractNumId w:val="17"/>
  </w:num>
  <w:num w:numId="20" w16cid:durableId="1388644678">
    <w:abstractNumId w:val="16"/>
  </w:num>
  <w:num w:numId="21" w16cid:durableId="98306473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 w16cid:durableId="600800005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 w16cid:durableId="1579561023">
    <w:abstractNumId w:val="9"/>
  </w:num>
  <w:num w:numId="24" w16cid:durableId="781000490">
    <w:abstractNumId w:val="18"/>
  </w:num>
  <w:num w:numId="25" w16cid:durableId="1304307255">
    <w:abstractNumId w:val="11"/>
  </w:num>
  <w:num w:numId="26" w16cid:durableId="986975610">
    <w:abstractNumId w:val="8"/>
  </w:num>
  <w:num w:numId="27" w16cid:durableId="1735816852">
    <w:abstractNumId w:val="8"/>
  </w:num>
  <w:num w:numId="28" w16cid:durableId="1226335268">
    <w:abstractNumId w:val="8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3"/>
  <w:defaultTabStop w:val="720"/>
  <w:hyphenationZone w:val="425"/>
  <w:drawingGridHorizontalSpacing w:val="120"/>
  <w:drawingGridVerticalSpacing w:val="120"/>
  <w:displayHorizontalDrawingGridEvery w:val="0"/>
  <w:displayVerticalDrawingGridEvery w:val="3"/>
  <w:doNotUseMarginsForDrawingGridOrigin/>
  <w:doNotShadeFormData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96465"/>
    <w:rsid w:val="00000BD4"/>
    <w:rsid w:val="00000DE9"/>
    <w:rsid w:val="00005AEF"/>
    <w:rsid w:val="00006FF2"/>
    <w:rsid w:val="000073D9"/>
    <w:rsid w:val="0000797B"/>
    <w:rsid w:val="00012467"/>
    <w:rsid w:val="0001400F"/>
    <w:rsid w:val="00020600"/>
    <w:rsid w:val="00021DAD"/>
    <w:rsid w:val="00023913"/>
    <w:rsid w:val="00024293"/>
    <w:rsid w:val="00024358"/>
    <w:rsid w:val="000244F0"/>
    <w:rsid w:val="00024AB0"/>
    <w:rsid w:val="00024B50"/>
    <w:rsid w:val="0002540B"/>
    <w:rsid w:val="000257C2"/>
    <w:rsid w:val="00026D1B"/>
    <w:rsid w:val="00030EC1"/>
    <w:rsid w:val="00032287"/>
    <w:rsid w:val="00033042"/>
    <w:rsid w:val="00033B1E"/>
    <w:rsid w:val="000341CA"/>
    <w:rsid w:val="00034E05"/>
    <w:rsid w:val="000358F3"/>
    <w:rsid w:val="00037AEC"/>
    <w:rsid w:val="00040EEB"/>
    <w:rsid w:val="00044AB1"/>
    <w:rsid w:val="00045784"/>
    <w:rsid w:val="000470AB"/>
    <w:rsid w:val="00053347"/>
    <w:rsid w:val="000534AC"/>
    <w:rsid w:val="00054AA0"/>
    <w:rsid w:val="00055C47"/>
    <w:rsid w:val="00056BE4"/>
    <w:rsid w:val="00057265"/>
    <w:rsid w:val="000579DB"/>
    <w:rsid w:val="00057A3F"/>
    <w:rsid w:val="00057CCF"/>
    <w:rsid w:val="00060D2C"/>
    <w:rsid w:val="00061069"/>
    <w:rsid w:val="00061678"/>
    <w:rsid w:val="00061881"/>
    <w:rsid w:val="00062017"/>
    <w:rsid w:val="00062C12"/>
    <w:rsid w:val="00063FF7"/>
    <w:rsid w:val="00064174"/>
    <w:rsid w:val="000645D0"/>
    <w:rsid w:val="00065E5F"/>
    <w:rsid w:val="00066A65"/>
    <w:rsid w:val="0006702B"/>
    <w:rsid w:val="00067A5B"/>
    <w:rsid w:val="000709A0"/>
    <w:rsid w:val="00070F80"/>
    <w:rsid w:val="00072263"/>
    <w:rsid w:val="0007303F"/>
    <w:rsid w:val="00073289"/>
    <w:rsid w:val="000738C0"/>
    <w:rsid w:val="000811D3"/>
    <w:rsid w:val="000811DB"/>
    <w:rsid w:val="00083345"/>
    <w:rsid w:val="00084D6C"/>
    <w:rsid w:val="0008529A"/>
    <w:rsid w:val="000871C8"/>
    <w:rsid w:val="00090F53"/>
    <w:rsid w:val="00091EF7"/>
    <w:rsid w:val="00093BE1"/>
    <w:rsid w:val="00095D0F"/>
    <w:rsid w:val="00096C79"/>
    <w:rsid w:val="00097283"/>
    <w:rsid w:val="0009764F"/>
    <w:rsid w:val="000A22B6"/>
    <w:rsid w:val="000A256D"/>
    <w:rsid w:val="000A361C"/>
    <w:rsid w:val="000A3D91"/>
    <w:rsid w:val="000A4E00"/>
    <w:rsid w:val="000B03C4"/>
    <w:rsid w:val="000B061E"/>
    <w:rsid w:val="000B07D7"/>
    <w:rsid w:val="000B0F0C"/>
    <w:rsid w:val="000B1547"/>
    <w:rsid w:val="000B334B"/>
    <w:rsid w:val="000B4FA5"/>
    <w:rsid w:val="000B5DAE"/>
    <w:rsid w:val="000C11D9"/>
    <w:rsid w:val="000C2EA7"/>
    <w:rsid w:val="000C320A"/>
    <w:rsid w:val="000C3B07"/>
    <w:rsid w:val="000C4AA1"/>
    <w:rsid w:val="000C6E3A"/>
    <w:rsid w:val="000C739E"/>
    <w:rsid w:val="000D1590"/>
    <w:rsid w:val="000D1ED0"/>
    <w:rsid w:val="000D2CBD"/>
    <w:rsid w:val="000D4920"/>
    <w:rsid w:val="000D7573"/>
    <w:rsid w:val="000D7614"/>
    <w:rsid w:val="000D785F"/>
    <w:rsid w:val="000E24CF"/>
    <w:rsid w:val="000E6212"/>
    <w:rsid w:val="000E6380"/>
    <w:rsid w:val="000E66E5"/>
    <w:rsid w:val="000E7949"/>
    <w:rsid w:val="000F10D9"/>
    <w:rsid w:val="000F171F"/>
    <w:rsid w:val="000F5632"/>
    <w:rsid w:val="000F6A99"/>
    <w:rsid w:val="000F6D9E"/>
    <w:rsid w:val="000F762C"/>
    <w:rsid w:val="000F76CA"/>
    <w:rsid w:val="00100E68"/>
    <w:rsid w:val="00101A59"/>
    <w:rsid w:val="001043CE"/>
    <w:rsid w:val="0010640A"/>
    <w:rsid w:val="0010665C"/>
    <w:rsid w:val="00107523"/>
    <w:rsid w:val="00110492"/>
    <w:rsid w:val="00110CFC"/>
    <w:rsid w:val="00111574"/>
    <w:rsid w:val="00111943"/>
    <w:rsid w:val="00116302"/>
    <w:rsid w:val="001208BB"/>
    <w:rsid w:val="001212AC"/>
    <w:rsid w:val="00124498"/>
    <w:rsid w:val="00124E31"/>
    <w:rsid w:val="00125C76"/>
    <w:rsid w:val="00126CD7"/>
    <w:rsid w:val="00127035"/>
    <w:rsid w:val="00130390"/>
    <w:rsid w:val="001337D2"/>
    <w:rsid w:val="00137A8E"/>
    <w:rsid w:val="00143AEE"/>
    <w:rsid w:val="0014468C"/>
    <w:rsid w:val="001508BD"/>
    <w:rsid w:val="001509C5"/>
    <w:rsid w:val="00153B8D"/>
    <w:rsid w:val="001546CB"/>
    <w:rsid w:val="00161AD0"/>
    <w:rsid w:val="00162137"/>
    <w:rsid w:val="001635CA"/>
    <w:rsid w:val="00164696"/>
    <w:rsid w:val="00164F9E"/>
    <w:rsid w:val="00165F0B"/>
    <w:rsid w:val="00166CB9"/>
    <w:rsid w:val="00167046"/>
    <w:rsid w:val="00167514"/>
    <w:rsid w:val="00170AFB"/>
    <w:rsid w:val="00174279"/>
    <w:rsid w:val="00174337"/>
    <w:rsid w:val="00174C29"/>
    <w:rsid w:val="00176C59"/>
    <w:rsid w:val="00180C42"/>
    <w:rsid w:val="00181C2D"/>
    <w:rsid w:val="00182270"/>
    <w:rsid w:val="001822DD"/>
    <w:rsid w:val="00182535"/>
    <w:rsid w:val="00183675"/>
    <w:rsid w:val="001842FD"/>
    <w:rsid w:val="0018651A"/>
    <w:rsid w:val="00186829"/>
    <w:rsid w:val="00186ABB"/>
    <w:rsid w:val="00191F6F"/>
    <w:rsid w:val="001929B5"/>
    <w:rsid w:val="001930C8"/>
    <w:rsid w:val="001936CC"/>
    <w:rsid w:val="00194123"/>
    <w:rsid w:val="00194945"/>
    <w:rsid w:val="00195099"/>
    <w:rsid w:val="001956C6"/>
    <w:rsid w:val="00195ED9"/>
    <w:rsid w:val="0019730F"/>
    <w:rsid w:val="001A0CB3"/>
    <w:rsid w:val="001A2D58"/>
    <w:rsid w:val="001A4BC3"/>
    <w:rsid w:val="001A6083"/>
    <w:rsid w:val="001B24D7"/>
    <w:rsid w:val="001B3381"/>
    <w:rsid w:val="001B37A6"/>
    <w:rsid w:val="001B69B7"/>
    <w:rsid w:val="001B6FD3"/>
    <w:rsid w:val="001C0C5B"/>
    <w:rsid w:val="001C167A"/>
    <w:rsid w:val="001C45BC"/>
    <w:rsid w:val="001C67FE"/>
    <w:rsid w:val="001C6E77"/>
    <w:rsid w:val="001D0C32"/>
    <w:rsid w:val="001D4206"/>
    <w:rsid w:val="001D5234"/>
    <w:rsid w:val="001D5EE7"/>
    <w:rsid w:val="001E1B11"/>
    <w:rsid w:val="001E1FFE"/>
    <w:rsid w:val="001E4B1D"/>
    <w:rsid w:val="001E504C"/>
    <w:rsid w:val="001E578B"/>
    <w:rsid w:val="001E5CDC"/>
    <w:rsid w:val="001E5E8A"/>
    <w:rsid w:val="001E6E69"/>
    <w:rsid w:val="001E729A"/>
    <w:rsid w:val="001E7B94"/>
    <w:rsid w:val="001F40A5"/>
    <w:rsid w:val="001F4E97"/>
    <w:rsid w:val="001F6728"/>
    <w:rsid w:val="00203586"/>
    <w:rsid w:val="00205B82"/>
    <w:rsid w:val="00206DF5"/>
    <w:rsid w:val="002175D9"/>
    <w:rsid w:val="0021764E"/>
    <w:rsid w:val="0022098D"/>
    <w:rsid w:val="0022354B"/>
    <w:rsid w:val="00223ECE"/>
    <w:rsid w:val="00224157"/>
    <w:rsid w:val="00224518"/>
    <w:rsid w:val="00225B60"/>
    <w:rsid w:val="002264DB"/>
    <w:rsid w:val="00227028"/>
    <w:rsid w:val="00227C0D"/>
    <w:rsid w:val="00230873"/>
    <w:rsid w:val="0023265E"/>
    <w:rsid w:val="0023409F"/>
    <w:rsid w:val="00235BA4"/>
    <w:rsid w:val="00235CBA"/>
    <w:rsid w:val="002362B6"/>
    <w:rsid w:val="00237853"/>
    <w:rsid w:val="0023788A"/>
    <w:rsid w:val="00241722"/>
    <w:rsid w:val="00241984"/>
    <w:rsid w:val="0024520C"/>
    <w:rsid w:val="00245495"/>
    <w:rsid w:val="002456A8"/>
    <w:rsid w:val="002470C7"/>
    <w:rsid w:val="00247718"/>
    <w:rsid w:val="00247855"/>
    <w:rsid w:val="00250707"/>
    <w:rsid w:val="00251F21"/>
    <w:rsid w:val="002528F6"/>
    <w:rsid w:val="00252AC4"/>
    <w:rsid w:val="00252E78"/>
    <w:rsid w:val="00257563"/>
    <w:rsid w:val="00257CAE"/>
    <w:rsid w:val="002616E4"/>
    <w:rsid w:val="0026313C"/>
    <w:rsid w:val="002648F4"/>
    <w:rsid w:val="00264E03"/>
    <w:rsid w:val="002653A8"/>
    <w:rsid w:val="002673F7"/>
    <w:rsid w:val="002700B3"/>
    <w:rsid w:val="00271841"/>
    <w:rsid w:val="00273996"/>
    <w:rsid w:val="00276710"/>
    <w:rsid w:val="00276ECF"/>
    <w:rsid w:val="00277783"/>
    <w:rsid w:val="00277D9A"/>
    <w:rsid w:val="002807E8"/>
    <w:rsid w:val="00280844"/>
    <w:rsid w:val="00280D97"/>
    <w:rsid w:val="00282C4B"/>
    <w:rsid w:val="00285519"/>
    <w:rsid w:val="00287604"/>
    <w:rsid w:val="00290B8D"/>
    <w:rsid w:val="002911FF"/>
    <w:rsid w:val="00291384"/>
    <w:rsid w:val="002917AB"/>
    <w:rsid w:val="00292976"/>
    <w:rsid w:val="00292FBE"/>
    <w:rsid w:val="002953C2"/>
    <w:rsid w:val="0029540D"/>
    <w:rsid w:val="00295C4F"/>
    <w:rsid w:val="00296465"/>
    <w:rsid w:val="00297053"/>
    <w:rsid w:val="002976EC"/>
    <w:rsid w:val="00297B68"/>
    <w:rsid w:val="002A0213"/>
    <w:rsid w:val="002A0C5D"/>
    <w:rsid w:val="002A1A23"/>
    <w:rsid w:val="002A5445"/>
    <w:rsid w:val="002A557B"/>
    <w:rsid w:val="002A70AB"/>
    <w:rsid w:val="002A71AE"/>
    <w:rsid w:val="002B1349"/>
    <w:rsid w:val="002B1F1B"/>
    <w:rsid w:val="002B2955"/>
    <w:rsid w:val="002B2975"/>
    <w:rsid w:val="002C076E"/>
    <w:rsid w:val="002C31A6"/>
    <w:rsid w:val="002C387A"/>
    <w:rsid w:val="002C4961"/>
    <w:rsid w:val="002C4A91"/>
    <w:rsid w:val="002C71B8"/>
    <w:rsid w:val="002D2FA2"/>
    <w:rsid w:val="002E0CA0"/>
    <w:rsid w:val="002E3C46"/>
    <w:rsid w:val="002E3C6D"/>
    <w:rsid w:val="002E42ED"/>
    <w:rsid w:val="002E5C82"/>
    <w:rsid w:val="002E7470"/>
    <w:rsid w:val="002F001F"/>
    <w:rsid w:val="002F1153"/>
    <w:rsid w:val="002F16B0"/>
    <w:rsid w:val="002F4242"/>
    <w:rsid w:val="002F639B"/>
    <w:rsid w:val="003006C1"/>
    <w:rsid w:val="00300AB8"/>
    <w:rsid w:val="00302824"/>
    <w:rsid w:val="00305134"/>
    <w:rsid w:val="00305168"/>
    <w:rsid w:val="00306444"/>
    <w:rsid w:val="00307391"/>
    <w:rsid w:val="003078CC"/>
    <w:rsid w:val="0031007E"/>
    <w:rsid w:val="00310E21"/>
    <w:rsid w:val="0031277E"/>
    <w:rsid w:val="00313684"/>
    <w:rsid w:val="00313C88"/>
    <w:rsid w:val="00313CC8"/>
    <w:rsid w:val="00313CD8"/>
    <w:rsid w:val="00314F59"/>
    <w:rsid w:val="00315B83"/>
    <w:rsid w:val="00316C60"/>
    <w:rsid w:val="00317876"/>
    <w:rsid w:val="003179FA"/>
    <w:rsid w:val="00320EAB"/>
    <w:rsid w:val="00322CCE"/>
    <w:rsid w:val="00323223"/>
    <w:rsid w:val="00324E42"/>
    <w:rsid w:val="00325B34"/>
    <w:rsid w:val="00330679"/>
    <w:rsid w:val="003315E6"/>
    <w:rsid w:val="00332E77"/>
    <w:rsid w:val="00333CA0"/>
    <w:rsid w:val="003341DD"/>
    <w:rsid w:val="00334FD8"/>
    <w:rsid w:val="00335562"/>
    <w:rsid w:val="0034364C"/>
    <w:rsid w:val="003446A0"/>
    <w:rsid w:val="00344AA3"/>
    <w:rsid w:val="003457DE"/>
    <w:rsid w:val="003477D4"/>
    <w:rsid w:val="00350EBB"/>
    <w:rsid w:val="003544F8"/>
    <w:rsid w:val="003570D5"/>
    <w:rsid w:val="003571DB"/>
    <w:rsid w:val="0035779A"/>
    <w:rsid w:val="00365B48"/>
    <w:rsid w:val="00365FA4"/>
    <w:rsid w:val="0036692F"/>
    <w:rsid w:val="0037129E"/>
    <w:rsid w:val="0037187F"/>
    <w:rsid w:val="00372BAA"/>
    <w:rsid w:val="00375C71"/>
    <w:rsid w:val="00375DBF"/>
    <w:rsid w:val="00377170"/>
    <w:rsid w:val="00377D67"/>
    <w:rsid w:val="003814CB"/>
    <w:rsid w:val="00382436"/>
    <w:rsid w:val="00383B04"/>
    <w:rsid w:val="00384A5B"/>
    <w:rsid w:val="003872E7"/>
    <w:rsid w:val="00395C89"/>
    <w:rsid w:val="00396BF3"/>
    <w:rsid w:val="00396C2E"/>
    <w:rsid w:val="003A0951"/>
    <w:rsid w:val="003A2CDB"/>
    <w:rsid w:val="003A438A"/>
    <w:rsid w:val="003A4610"/>
    <w:rsid w:val="003A46FF"/>
    <w:rsid w:val="003A594F"/>
    <w:rsid w:val="003A5E3F"/>
    <w:rsid w:val="003A5EE3"/>
    <w:rsid w:val="003A635B"/>
    <w:rsid w:val="003A661B"/>
    <w:rsid w:val="003B34DD"/>
    <w:rsid w:val="003B3CEF"/>
    <w:rsid w:val="003C50A6"/>
    <w:rsid w:val="003C6D33"/>
    <w:rsid w:val="003C72A7"/>
    <w:rsid w:val="003D0F84"/>
    <w:rsid w:val="003D1432"/>
    <w:rsid w:val="003D28A2"/>
    <w:rsid w:val="003D36FD"/>
    <w:rsid w:val="003D5873"/>
    <w:rsid w:val="003D7B7D"/>
    <w:rsid w:val="003D7C56"/>
    <w:rsid w:val="003E039A"/>
    <w:rsid w:val="003E1844"/>
    <w:rsid w:val="003E2480"/>
    <w:rsid w:val="003E260E"/>
    <w:rsid w:val="003E30F0"/>
    <w:rsid w:val="003E362F"/>
    <w:rsid w:val="003E53C3"/>
    <w:rsid w:val="003E690D"/>
    <w:rsid w:val="003F3DA0"/>
    <w:rsid w:val="003F45F1"/>
    <w:rsid w:val="003F62CB"/>
    <w:rsid w:val="003F726A"/>
    <w:rsid w:val="0040054F"/>
    <w:rsid w:val="004019DF"/>
    <w:rsid w:val="00402252"/>
    <w:rsid w:val="0040260E"/>
    <w:rsid w:val="00402B7C"/>
    <w:rsid w:val="00406BB8"/>
    <w:rsid w:val="00406DC8"/>
    <w:rsid w:val="00412EF5"/>
    <w:rsid w:val="00414873"/>
    <w:rsid w:val="0041488D"/>
    <w:rsid w:val="00416A1C"/>
    <w:rsid w:val="00416CDE"/>
    <w:rsid w:val="0041767D"/>
    <w:rsid w:val="00417BFC"/>
    <w:rsid w:val="004201D6"/>
    <w:rsid w:val="00420FC1"/>
    <w:rsid w:val="0042189F"/>
    <w:rsid w:val="00422575"/>
    <w:rsid w:val="0042710B"/>
    <w:rsid w:val="00430A21"/>
    <w:rsid w:val="00431FD3"/>
    <w:rsid w:val="004337C8"/>
    <w:rsid w:val="0043398E"/>
    <w:rsid w:val="00433AEA"/>
    <w:rsid w:val="00434440"/>
    <w:rsid w:val="00435F80"/>
    <w:rsid w:val="004369A2"/>
    <w:rsid w:val="00437F39"/>
    <w:rsid w:val="00440665"/>
    <w:rsid w:val="00440E86"/>
    <w:rsid w:val="00440FDC"/>
    <w:rsid w:val="00443269"/>
    <w:rsid w:val="004437F5"/>
    <w:rsid w:val="00444092"/>
    <w:rsid w:val="00445949"/>
    <w:rsid w:val="00445AA4"/>
    <w:rsid w:val="00445FC1"/>
    <w:rsid w:val="00447702"/>
    <w:rsid w:val="004500CE"/>
    <w:rsid w:val="0045075C"/>
    <w:rsid w:val="00451400"/>
    <w:rsid w:val="00451461"/>
    <w:rsid w:val="00452517"/>
    <w:rsid w:val="00452C9F"/>
    <w:rsid w:val="00452F52"/>
    <w:rsid w:val="00454327"/>
    <w:rsid w:val="00454FFA"/>
    <w:rsid w:val="004552BA"/>
    <w:rsid w:val="0045631A"/>
    <w:rsid w:val="00456F77"/>
    <w:rsid w:val="0045703A"/>
    <w:rsid w:val="00457BD6"/>
    <w:rsid w:val="00457F37"/>
    <w:rsid w:val="00460A0C"/>
    <w:rsid w:val="00460F10"/>
    <w:rsid w:val="00461717"/>
    <w:rsid w:val="00463992"/>
    <w:rsid w:val="00463CD9"/>
    <w:rsid w:val="004668A8"/>
    <w:rsid w:val="00470677"/>
    <w:rsid w:val="00471BFE"/>
    <w:rsid w:val="00472C18"/>
    <w:rsid w:val="0047536E"/>
    <w:rsid w:val="004754A1"/>
    <w:rsid w:val="00480E8E"/>
    <w:rsid w:val="00481953"/>
    <w:rsid w:val="0048380E"/>
    <w:rsid w:val="00485FF9"/>
    <w:rsid w:val="00487579"/>
    <w:rsid w:val="0049303F"/>
    <w:rsid w:val="00496D60"/>
    <w:rsid w:val="00496DF1"/>
    <w:rsid w:val="004A0972"/>
    <w:rsid w:val="004A1313"/>
    <w:rsid w:val="004A136C"/>
    <w:rsid w:val="004A2605"/>
    <w:rsid w:val="004A311F"/>
    <w:rsid w:val="004A33A9"/>
    <w:rsid w:val="004A4765"/>
    <w:rsid w:val="004A5EB0"/>
    <w:rsid w:val="004A781D"/>
    <w:rsid w:val="004B1929"/>
    <w:rsid w:val="004B2DD9"/>
    <w:rsid w:val="004B3F6B"/>
    <w:rsid w:val="004B54A3"/>
    <w:rsid w:val="004B65D0"/>
    <w:rsid w:val="004B7392"/>
    <w:rsid w:val="004C0887"/>
    <w:rsid w:val="004C2CDB"/>
    <w:rsid w:val="004C3080"/>
    <w:rsid w:val="004C362C"/>
    <w:rsid w:val="004C3F17"/>
    <w:rsid w:val="004D1333"/>
    <w:rsid w:val="004D1D04"/>
    <w:rsid w:val="004D22B2"/>
    <w:rsid w:val="004D3EF8"/>
    <w:rsid w:val="004D471F"/>
    <w:rsid w:val="004D50C0"/>
    <w:rsid w:val="004D6B54"/>
    <w:rsid w:val="004D7F4D"/>
    <w:rsid w:val="004E074A"/>
    <w:rsid w:val="004E1921"/>
    <w:rsid w:val="004E2F5C"/>
    <w:rsid w:val="004E315C"/>
    <w:rsid w:val="004E3930"/>
    <w:rsid w:val="004E4D86"/>
    <w:rsid w:val="004E58D5"/>
    <w:rsid w:val="004E60BF"/>
    <w:rsid w:val="004E6446"/>
    <w:rsid w:val="004E645E"/>
    <w:rsid w:val="004E6569"/>
    <w:rsid w:val="004E6A91"/>
    <w:rsid w:val="004F1F4F"/>
    <w:rsid w:val="004F378D"/>
    <w:rsid w:val="004F4AC0"/>
    <w:rsid w:val="004F7A33"/>
    <w:rsid w:val="005004B5"/>
    <w:rsid w:val="005021E1"/>
    <w:rsid w:val="00502328"/>
    <w:rsid w:val="0050329F"/>
    <w:rsid w:val="00503A31"/>
    <w:rsid w:val="00504169"/>
    <w:rsid w:val="00504416"/>
    <w:rsid w:val="00504721"/>
    <w:rsid w:val="0050643F"/>
    <w:rsid w:val="00511525"/>
    <w:rsid w:val="00512252"/>
    <w:rsid w:val="00512C1C"/>
    <w:rsid w:val="005145B2"/>
    <w:rsid w:val="00514FB6"/>
    <w:rsid w:val="00515FD2"/>
    <w:rsid w:val="005160A5"/>
    <w:rsid w:val="00516E56"/>
    <w:rsid w:val="00517C19"/>
    <w:rsid w:val="00520921"/>
    <w:rsid w:val="0052166B"/>
    <w:rsid w:val="00527330"/>
    <w:rsid w:val="00530624"/>
    <w:rsid w:val="005307CB"/>
    <w:rsid w:val="00531690"/>
    <w:rsid w:val="00531C11"/>
    <w:rsid w:val="005324F0"/>
    <w:rsid w:val="00532D12"/>
    <w:rsid w:val="00533402"/>
    <w:rsid w:val="00536A86"/>
    <w:rsid w:val="00537110"/>
    <w:rsid w:val="00537FFE"/>
    <w:rsid w:val="00544B55"/>
    <w:rsid w:val="005455F6"/>
    <w:rsid w:val="00546187"/>
    <w:rsid w:val="00546EF0"/>
    <w:rsid w:val="00550226"/>
    <w:rsid w:val="00551099"/>
    <w:rsid w:val="0055117D"/>
    <w:rsid w:val="005535A3"/>
    <w:rsid w:val="005554FC"/>
    <w:rsid w:val="0055568A"/>
    <w:rsid w:val="0055659A"/>
    <w:rsid w:val="00563430"/>
    <w:rsid w:val="00564327"/>
    <w:rsid w:val="00565142"/>
    <w:rsid w:val="005661C1"/>
    <w:rsid w:val="005667E5"/>
    <w:rsid w:val="005673FF"/>
    <w:rsid w:val="00567D39"/>
    <w:rsid w:val="0057004A"/>
    <w:rsid w:val="00574341"/>
    <w:rsid w:val="00574940"/>
    <w:rsid w:val="00577E38"/>
    <w:rsid w:val="0058038F"/>
    <w:rsid w:val="00580850"/>
    <w:rsid w:val="0058421F"/>
    <w:rsid w:val="00584908"/>
    <w:rsid w:val="0058702E"/>
    <w:rsid w:val="00587A63"/>
    <w:rsid w:val="00587B0B"/>
    <w:rsid w:val="005906BD"/>
    <w:rsid w:val="00591057"/>
    <w:rsid w:val="005922E9"/>
    <w:rsid w:val="00593B9F"/>
    <w:rsid w:val="00593BE5"/>
    <w:rsid w:val="00595577"/>
    <w:rsid w:val="0059638E"/>
    <w:rsid w:val="00596705"/>
    <w:rsid w:val="00597707"/>
    <w:rsid w:val="005A4315"/>
    <w:rsid w:val="005B1302"/>
    <w:rsid w:val="005B1F86"/>
    <w:rsid w:val="005B43F6"/>
    <w:rsid w:val="005C0947"/>
    <w:rsid w:val="005C237B"/>
    <w:rsid w:val="005C6509"/>
    <w:rsid w:val="005C65FE"/>
    <w:rsid w:val="005C6966"/>
    <w:rsid w:val="005C6BDE"/>
    <w:rsid w:val="005C7B24"/>
    <w:rsid w:val="005D1324"/>
    <w:rsid w:val="005D1B56"/>
    <w:rsid w:val="005D1C8E"/>
    <w:rsid w:val="005D1FC6"/>
    <w:rsid w:val="005D2716"/>
    <w:rsid w:val="005D313B"/>
    <w:rsid w:val="005D5559"/>
    <w:rsid w:val="005D562D"/>
    <w:rsid w:val="005D6FBD"/>
    <w:rsid w:val="005D756B"/>
    <w:rsid w:val="005E05BC"/>
    <w:rsid w:val="005E18F6"/>
    <w:rsid w:val="005E18F9"/>
    <w:rsid w:val="005E3252"/>
    <w:rsid w:val="005E4AA7"/>
    <w:rsid w:val="005E72A0"/>
    <w:rsid w:val="005E7A9C"/>
    <w:rsid w:val="005F090A"/>
    <w:rsid w:val="005F13B4"/>
    <w:rsid w:val="005F1DAA"/>
    <w:rsid w:val="005F20E4"/>
    <w:rsid w:val="005F23FE"/>
    <w:rsid w:val="005F255D"/>
    <w:rsid w:val="005F25FB"/>
    <w:rsid w:val="005F4D0D"/>
    <w:rsid w:val="005F4ED9"/>
    <w:rsid w:val="005F500B"/>
    <w:rsid w:val="005F68B8"/>
    <w:rsid w:val="005F6D58"/>
    <w:rsid w:val="005F7064"/>
    <w:rsid w:val="00602F3C"/>
    <w:rsid w:val="006038FC"/>
    <w:rsid w:val="00610227"/>
    <w:rsid w:val="00610F95"/>
    <w:rsid w:val="00612086"/>
    <w:rsid w:val="00614449"/>
    <w:rsid w:val="00616A40"/>
    <w:rsid w:val="00617149"/>
    <w:rsid w:val="00620143"/>
    <w:rsid w:val="00620481"/>
    <w:rsid w:val="00624A38"/>
    <w:rsid w:val="006265B4"/>
    <w:rsid w:val="00626ACD"/>
    <w:rsid w:val="00630A27"/>
    <w:rsid w:val="006319D6"/>
    <w:rsid w:val="00635861"/>
    <w:rsid w:val="00636175"/>
    <w:rsid w:val="00637B9E"/>
    <w:rsid w:val="006419EC"/>
    <w:rsid w:val="006423E9"/>
    <w:rsid w:val="006441A2"/>
    <w:rsid w:val="0064592A"/>
    <w:rsid w:val="00646995"/>
    <w:rsid w:val="00647E3A"/>
    <w:rsid w:val="00651F6D"/>
    <w:rsid w:val="00652C2F"/>
    <w:rsid w:val="00653FFC"/>
    <w:rsid w:val="00657F78"/>
    <w:rsid w:val="00661694"/>
    <w:rsid w:val="006617AE"/>
    <w:rsid w:val="00662EC6"/>
    <w:rsid w:val="00662F54"/>
    <w:rsid w:val="00664D00"/>
    <w:rsid w:val="0066541B"/>
    <w:rsid w:val="006664A0"/>
    <w:rsid w:val="00670F21"/>
    <w:rsid w:val="00671B5F"/>
    <w:rsid w:val="00672C44"/>
    <w:rsid w:val="00673032"/>
    <w:rsid w:val="00673794"/>
    <w:rsid w:val="00673E55"/>
    <w:rsid w:val="0067461D"/>
    <w:rsid w:val="00674DE2"/>
    <w:rsid w:val="00676908"/>
    <w:rsid w:val="00680350"/>
    <w:rsid w:val="00682963"/>
    <w:rsid w:val="00683CF8"/>
    <w:rsid w:val="006842A8"/>
    <w:rsid w:val="006848F5"/>
    <w:rsid w:val="00684FE3"/>
    <w:rsid w:val="0068502E"/>
    <w:rsid w:val="0068593A"/>
    <w:rsid w:val="006863CE"/>
    <w:rsid w:val="00687E0D"/>
    <w:rsid w:val="00687F4E"/>
    <w:rsid w:val="00694354"/>
    <w:rsid w:val="006946BA"/>
    <w:rsid w:val="00694E9E"/>
    <w:rsid w:val="00695FAF"/>
    <w:rsid w:val="00696228"/>
    <w:rsid w:val="00696445"/>
    <w:rsid w:val="0069652F"/>
    <w:rsid w:val="006A0DE3"/>
    <w:rsid w:val="006A1445"/>
    <w:rsid w:val="006A21F5"/>
    <w:rsid w:val="006A24F5"/>
    <w:rsid w:val="006A41B9"/>
    <w:rsid w:val="006A45CD"/>
    <w:rsid w:val="006A5828"/>
    <w:rsid w:val="006A6D46"/>
    <w:rsid w:val="006B0B26"/>
    <w:rsid w:val="006B0DAA"/>
    <w:rsid w:val="006B424D"/>
    <w:rsid w:val="006B43A5"/>
    <w:rsid w:val="006B5142"/>
    <w:rsid w:val="006B6A10"/>
    <w:rsid w:val="006B6E8D"/>
    <w:rsid w:val="006B7BDA"/>
    <w:rsid w:val="006C123D"/>
    <w:rsid w:val="006C13A0"/>
    <w:rsid w:val="006C2258"/>
    <w:rsid w:val="006C333C"/>
    <w:rsid w:val="006C68AE"/>
    <w:rsid w:val="006C6EE5"/>
    <w:rsid w:val="006C70B8"/>
    <w:rsid w:val="006C7B30"/>
    <w:rsid w:val="006D0A8F"/>
    <w:rsid w:val="006D28DF"/>
    <w:rsid w:val="006D442A"/>
    <w:rsid w:val="006D4910"/>
    <w:rsid w:val="006E0693"/>
    <w:rsid w:val="006E2811"/>
    <w:rsid w:val="006E2F11"/>
    <w:rsid w:val="006E325A"/>
    <w:rsid w:val="006E4D80"/>
    <w:rsid w:val="006E537F"/>
    <w:rsid w:val="006F046C"/>
    <w:rsid w:val="006F07AA"/>
    <w:rsid w:val="006F22C9"/>
    <w:rsid w:val="006F26B7"/>
    <w:rsid w:val="006F3B5F"/>
    <w:rsid w:val="006F3B61"/>
    <w:rsid w:val="006F46FD"/>
    <w:rsid w:val="006F52C7"/>
    <w:rsid w:val="006F664A"/>
    <w:rsid w:val="0070067E"/>
    <w:rsid w:val="00703CBA"/>
    <w:rsid w:val="00703DFF"/>
    <w:rsid w:val="00704A95"/>
    <w:rsid w:val="00706319"/>
    <w:rsid w:val="007068F8"/>
    <w:rsid w:val="00706F17"/>
    <w:rsid w:val="00707107"/>
    <w:rsid w:val="00707249"/>
    <w:rsid w:val="0070763E"/>
    <w:rsid w:val="00712A6F"/>
    <w:rsid w:val="00713D9C"/>
    <w:rsid w:val="007154D1"/>
    <w:rsid w:val="00717E51"/>
    <w:rsid w:val="007224E4"/>
    <w:rsid w:val="007241CC"/>
    <w:rsid w:val="00725D3F"/>
    <w:rsid w:val="00726B79"/>
    <w:rsid w:val="007272A0"/>
    <w:rsid w:val="00727410"/>
    <w:rsid w:val="0072763D"/>
    <w:rsid w:val="00731960"/>
    <w:rsid w:val="00732C5D"/>
    <w:rsid w:val="00732D07"/>
    <w:rsid w:val="00734D16"/>
    <w:rsid w:val="007351BA"/>
    <w:rsid w:val="00735FCC"/>
    <w:rsid w:val="007365B4"/>
    <w:rsid w:val="007368B7"/>
    <w:rsid w:val="00740EC8"/>
    <w:rsid w:val="0074224F"/>
    <w:rsid w:val="007437CD"/>
    <w:rsid w:val="00744379"/>
    <w:rsid w:val="00744400"/>
    <w:rsid w:val="00745F2A"/>
    <w:rsid w:val="007467E7"/>
    <w:rsid w:val="0074729B"/>
    <w:rsid w:val="00751766"/>
    <w:rsid w:val="00752788"/>
    <w:rsid w:val="007527EF"/>
    <w:rsid w:val="00752FC0"/>
    <w:rsid w:val="0075308E"/>
    <w:rsid w:val="00755740"/>
    <w:rsid w:val="00757570"/>
    <w:rsid w:val="00757F95"/>
    <w:rsid w:val="00760689"/>
    <w:rsid w:val="00762C52"/>
    <w:rsid w:val="00763BCD"/>
    <w:rsid w:val="007642F7"/>
    <w:rsid w:val="00765E05"/>
    <w:rsid w:val="00770BA9"/>
    <w:rsid w:val="00771614"/>
    <w:rsid w:val="007719D9"/>
    <w:rsid w:val="00771A16"/>
    <w:rsid w:val="007725EF"/>
    <w:rsid w:val="00774AF4"/>
    <w:rsid w:val="00776F9F"/>
    <w:rsid w:val="007800A8"/>
    <w:rsid w:val="00780A1A"/>
    <w:rsid w:val="0078134C"/>
    <w:rsid w:val="00781355"/>
    <w:rsid w:val="00783F08"/>
    <w:rsid w:val="00785D42"/>
    <w:rsid w:val="00786779"/>
    <w:rsid w:val="007933A7"/>
    <w:rsid w:val="00794AC6"/>
    <w:rsid w:val="00796FB5"/>
    <w:rsid w:val="00797149"/>
    <w:rsid w:val="00797BBE"/>
    <w:rsid w:val="00797C30"/>
    <w:rsid w:val="007A23A0"/>
    <w:rsid w:val="007A2D9E"/>
    <w:rsid w:val="007A4070"/>
    <w:rsid w:val="007A60B0"/>
    <w:rsid w:val="007A68FA"/>
    <w:rsid w:val="007A7FAF"/>
    <w:rsid w:val="007B0206"/>
    <w:rsid w:val="007B0350"/>
    <w:rsid w:val="007B2B8D"/>
    <w:rsid w:val="007B5C96"/>
    <w:rsid w:val="007B6277"/>
    <w:rsid w:val="007B7D75"/>
    <w:rsid w:val="007C053B"/>
    <w:rsid w:val="007C0818"/>
    <w:rsid w:val="007C5080"/>
    <w:rsid w:val="007C6E12"/>
    <w:rsid w:val="007C73F9"/>
    <w:rsid w:val="007D1954"/>
    <w:rsid w:val="007D1EA2"/>
    <w:rsid w:val="007D2829"/>
    <w:rsid w:val="007D466F"/>
    <w:rsid w:val="007D54D2"/>
    <w:rsid w:val="007D567C"/>
    <w:rsid w:val="007D79DA"/>
    <w:rsid w:val="007E3900"/>
    <w:rsid w:val="007E5879"/>
    <w:rsid w:val="007E785C"/>
    <w:rsid w:val="007E7CD5"/>
    <w:rsid w:val="007F0D17"/>
    <w:rsid w:val="007F0FCA"/>
    <w:rsid w:val="007F1182"/>
    <w:rsid w:val="007F347C"/>
    <w:rsid w:val="00800021"/>
    <w:rsid w:val="008004E0"/>
    <w:rsid w:val="008004FB"/>
    <w:rsid w:val="008024AF"/>
    <w:rsid w:val="00802B35"/>
    <w:rsid w:val="00802E99"/>
    <w:rsid w:val="00803151"/>
    <w:rsid w:val="00803B9B"/>
    <w:rsid w:val="008040CB"/>
    <w:rsid w:val="0080503F"/>
    <w:rsid w:val="00805AB1"/>
    <w:rsid w:val="00805E25"/>
    <w:rsid w:val="00815356"/>
    <w:rsid w:val="00821949"/>
    <w:rsid w:val="00822A43"/>
    <w:rsid w:val="008230DE"/>
    <w:rsid w:val="008262F3"/>
    <w:rsid w:val="00826655"/>
    <w:rsid w:val="00827974"/>
    <w:rsid w:val="00831A6C"/>
    <w:rsid w:val="008322ED"/>
    <w:rsid w:val="0083366D"/>
    <w:rsid w:val="00834C20"/>
    <w:rsid w:val="00835605"/>
    <w:rsid w:val="0083660A"/>
    <w:rsid w:val="00840592"/>
    <w:rsid w:val="00843BCE"/>
    <w:rsid w:val="00844627"/>
    <w:rsid w:val="008446FD"/>
    <w:rsid w:val="00845334"/>
    <w:rsid w:val="00845FDF"/>
    <w:rsid w:val="00851F36"/>
    <w:rsid w:val="00855725"/>
    <w:rsid w:val="00855B44"/>
    <w:rsid w:val="00855C7B"/>
    <w:rsid w:val="00856AB1"/>
    <w:rsid w:val="00860DFA"/>
    <w:rsid w:val="00862A5D"/>
    <w:rsid w:val="00863433"/>
    <w:rsid w:val="0086419F"/>
    <w:rsid w:val="0086675D"/>
    <w:rsid w:val="0086769D"/>
    <w:rsid w:val="00872ADD"/>
    <w:rsid w:val="008752F5"/>
    <w:rsid w:val="0087660C"/>
    <w:rsid w:val="00877E18"/>
    <w:rsid w:val="008833D7"/>
    <w:rsid w:val="00885B4A"/>
    <w:rsid w:val="0088619E"/>
    <w:rsid w:val="00886234"/>
    <w:rsid w:val="00886A16"/>
    <w:rsid w:val="008919FE"/>
    <w:rsid w:val="00892982"/>
    <w:rsid w:val="00893663"/>
    <w:rsid w:val="008A421A"/>
    <w:rsid w:val="008A59B3"/>
    <w:rsid w:val="008A60E0"/>
    <w:rsid w:val="008B1BF7"/>
    <w:rsid w:val="008B310E"/>
    <w:rsid w:val="008B38D9"/>
    <w:rsid w:val="008B4408"/>
    <w:rsid w:val="008B6FA3"/>
    <w:rsid w:val="008C1C55"/>
    <w:rsid w:val="008C229A"/>
    <w:rsid w:val="008C2463"/>
    <w:rsid w:val="008C5293"/>
    <w:rsid w:val="008C617A"/>
    <w:rsid w:val="008D0180"/>
    <w:rsid w:val="008D01B2"/>
    <w:rsid w:val="008D1E6C"/>
    <w:rsid w:val="008D258E"/>
    <w:rsid w:val="008D70D0"/>
    <w:rsid w:val="008E13AC"/>
    <w:rsid w:val="008E14F5"/>
    <w:rsid w:val="008E4C95"/>
    <w:rsid w:val="008E790B"/>
    <w:rsid w:val="008F10FB"/>
    <w:rsid w:val="008F39C8"/>
    <w:rsid w:val="008F3D6C"/>
    <w:rsid w:val="008F62F2"/>
    <w:rsid w:val="0090071A"/>
    <w:rsid w:val="0090137F"/>
    <w:rsid w:val="0090274C"/>
    <w:rsid w:val="00903091"/>
    <w:rsid w:val="009042E0"/>
    <w:rsid w:val="00904CAC"/>
    <w:rsid w:val="00914C01"/>
    <w:rsid w:val="009162B0"/>
    <w:rsid w:val="00916B7C"/>
    <w:rsid w:val="00920615"/>
    <w:rsid w:val="0092283E"/>
    <w:rsid w:val="009246BA"/>
    <w:rsid w:val="0092511F"/>
    <w:rsid w:val="009262EB"/>
    <w:rsid w:val="00926D61"/>
    <w:rsid w:val="00927BA4"/>
    <w:rsid w:val="00927FB1"/>
    <w:rsid w:val="00934960"/>
    <w:rsid w:val="00935BBB"/>
    <w:rsid w:val="009369FB"/>
    <w:rsid w:val="00941AF1"/>
    <w:rsid w:val="00944D0C"/>
    <w:rsid w:val="009459F1"/>
    <w:rsid w:val="00952A03"/>
    <w:rsid w:val="00954C0D"/>
    <w:rsid w:val="00955D5E"/>
    <w:rsid w:val="00955DDD"/>
    <w:rsid w:val="00960A3D"/>
    <w:rsid w:val="009620A0"/>
    <w:rsid w:val="00963716"/>
    <w:rsid w:val="00963C3C"/>
    <w:rsid w:val="0096438D"/>
    <w:rsid w:val="009652A0"/>
    <w:rsid w:val="0096744A"/>
    <w:rsid w:val="00967F59"/>
    <w:rsid w:val="00967FCB"/>
    <w:rsid w:val="00970280"/>
    <w:rsid w:val="00971250"/>
    <w:rsid w:val="00971A72"/>
    <w:rsid w:val="009724B1"/>
    <w:rsid w:val="0097773C"/>
    <w:rsid w:val="0098339D"/>
    <w:rsid w:val="00984010"/>
    <w:rsid w:val="00985988"/>
    <w:rsid w:val="00986471"/>
    <w:rsid w:val="00990C2F"/>
    <w:rsid w:val="009925F9"/>
    <w:rsid w:val="009928DA"/>
    <w:rsid w:val="009930CB"/>
    <w:rsid w:val="009932A7"/>
    <w:rsid w:val="009935E7"/>
    <w:rsid w:val="00993F9A"/>
    <w:rsid w:val="00994536"/>
    <w:rsid w:val="009977D3"/>
    <w:rsid w:val="009978F5"/>
    <w:rsid w:val="009A0879"/>
    <w:rsid w:val="009A08D2"/>
    <w:rsid w:val="009A0BF7"/>
    <w:rsid w:val="009A4C71"/>
    <w:rsid w:val="009A5B05"/>
    <w:rsid w:val="009A7470"/>
    <w:rsid w:val="009A7FD0"/>
    <w:rsid w:val="009B066C"/>
    <w:rsid w:val="009B224C"/>
    <w:rsid w:val="009B28ED"/>
    <w:rsid w:val="009B3E0E"/>
    <w:rsid w:val="009B41AE"/>
    <w:rsid w:val="009B69F9"/>
    <w:rsid w:val="009C090F"/>
    <w:rsid w:val="009C1F79"/>
    <w:rsid w:val="009C1F8E"/>
    <w:rsid w:val="009C211F"/>
    <w:rsid w:val="009C3042"/>
    <w:rsid w:val="009C5FF6"/>
    <w:rsid w:val="009C6BCC"/>
    <w:rsid w:val="009D3001"/>
    <w:rsid w:val="009D68EB"/>
    <w:rsid w:val="009E032A"/>
    <w:rsid w:val="009E0436"/>
    <w:rsid w:val="009E0681"/>
    <w:rsid w:val="009E0E9C"/>
    <w:rsid w:val="009E6E64"/>
    <w:rsid w:val="009F2379"/>
    <w:rsid w:val="009F2465"/>
    <w:rsid w:val="009F2BB9"/>
    <w:rsid w:val="009F3489"/>
    <w:rsid w:val="009F4D7F"/>
    <w:rsid w:val="009F5D75"/>
    <w:rsid w:val="009F7C2C"/>
    <w:rsid w:val="00A00852"/>
    <w:rsid w:val="00A01441"/>
    <w:rsid w:val="00A03A58"/>
    <w:rsid w:val="00A0467D"/>
    <w:rsid w:val="00A0470F"/>
    <w:rsid w:val="00A04C8F"/>
    <w:rsid w:val="00A052D3"/>
    <w:rsid w:val="00A062B4"/>
    <w:rsid w:val="00A06DA2"/>
    <w:rsid w:val="00A07E0E"/>
    <w:rsid w:val="00A11100"/>
    <w:rsid w:val="00A1265E"/>
    <w:rsid w:val="00A13986"/>
    <w:rsid w:val="00A13B68"/>
    <w:rsid w:val="00A1716A"/>
    <w:rsid w:val="00A17AF9"/>
    <w:rsid w:val="00A21994"/>
    <w:rsid w:val="00A22715"/>
    <w:rsid w:val="00A24795"/>
    <w:rsid w:val="00A24806"/>
    <w:rsid w:val="00A25BA5"/>
    <w:rsid w:val="00A2742C"/>
    <w:rsid w:val="00A323C1"/>
    <w:rsid w:val="00A32783"/>
    <w:rsid w:val="00A32A33"/>
    <w:rsid w:val="00A32AFE"/>
    <w:rsid w:val="00A332C6"/>
    <w:rsid w:val="00A332D2"/>
    <w:rsid w:val="00A34451"/>
    <w:rsid w:val="00A35BF4"/>
    <w:rsid w:val="00A36CA6"/>
    <w:rsid w:val="00A36F7A"/>
    <w:rsid w:val="00A40A14"/>
    <w:rsid w:val="00A41948"/>
    <w:rsid w:val="00A422BC"/>
    <w:rsid w:val="00A44838"/>
    <w:rsid w:val="00A45326"/>
    <w:rsid w:val="00A460E0"/>
    <w:rsid w:val="00A46538"/>
    <w:rsid w:val="00A47D1C"/>
    <w:rsid w:val="00A50883"/>
    <w:rsid w:val="00A508E6"/>
    <w:rsid w:val="00A51C88"/>
    <w:rsid w:val="00A52394"/>
    <w:rsid w:val="00A52BF1"/>
    <w:rsid w:val="00A53683"/>
    <w:rsid w:val="00A56620"/>
    <w:rsid w:val="00A5690D"/>
    <w:rsid w:val="00A60F05"/>
    <w:rsid w:val="00A617B5"/>
    <w:rsid w:val="00A63ED0"/>
    <w:rsid w:val="00A63F17"/>
    <w:rsid w:val="00A64492"/>
    <w:rsid w:val="00A64CBF"/>
    <w:rsid w:val="00A6615E"/>
    <w:rsid w:val="00A668B1"/>
    <w:rsid w:val="00A67385"/>
    <w:rsid w:val="00A70FAA"/>
    <w:rsid w:val="00A71C5D"/>
    <w:rsid w:val="00A725DB"/>
    <w:rsid w:val="00A73DD0"/>
    <w:rsid w:val="00A75C10"/>
    <w:rsid w:val="00A75F17"/>
    <w:rsid w:val="00A7644B"/>
    <w:rsid w:val="00A765D6"/>
    <w:rsid w:val="00A768F1"/>
    <w:rsid w:val="00A7718A"/>
    <w:rsid w:val="00A8028C"/>
    <w:rsid w:val="00A80542"/>
    <w:rsid w:val="00A809B9"/>
    <w:rsid w:val="00A8313A"/>
    <w:rsid w:val="00A832A2"/>
    <w:rsid w:val="00A84EB7"/>
    <w:rsid w:val="00A850B5"/>
    <w:rsid w:val="00A9075A"/>
    <w:rsid w:val="00A92284"/>
    <w:rsid w:val="00A9391D"/>
    <w:rsid w:val="00A93B2C"/>
    <w:rsid w:val="00A95F97"/>
    <w:rsid w:val="00A97301"/>
    <w:rsid w:val="00A977E5"/>
    <w:rsid w:val="00A97973"/>
    <w:rsid w:val="00AA0276"/>
    <w:rsid w:val="00AA0E4F"/>
    <w:rsid w:val="00AA0F3F"/>
    <w:rsid w:val="00AA21C6"/>
    <w:rsid w:val="00AA4A7E"/>
    <w:rsid w:val="00AA5C6F"/>
    <w:rsid w:val="00AA6C75"/>
    <w:rsid w:val="00AA721D"/>
    <w:rsid w:val="00AB108F"/>
    <w:rsid w:val="00AB1CB6"/>
    <w:rsid w:val="00AB4EBF"/>
    <w:rsid w:val="00AB776E"/>
    <w:rsid w:val="00AB7DC4"/>
    <w:rsid w:val="00AC0CA2"/>
    <w:rsid w:val="00AC0DC8"/>
    <w:rsid w:val="00AC4940"/>
    <w:rsid w:val="00AC4BA0"/>
    <w:rsid w:val="00AC502C"/>
    <w:rsid w:val="00AC5067"/>
    <w:rsid w:val="00AC534E"/>
    <w:rsid w:val="00AC5514"/>
    <w:rsid w:val="00AC560D"/>
    <w:rsid w:val="00AC5697"/>
    <w:rsid w:val="00AC5F16"/>
    <w:rsid w:val="00AC6AB1"/>
    <w:rsid w:val="00AD12E0"/>
    <w:rsid w:val="00AD5346"/>
    <w:rsid w:val="00AE00E3"/>
    <w:rsid w:val="00AE011B"/>
    <w:rsid w:val="00AE02D3"/>
    <w:rsid w:val="00AE278B"/>
    <w:rsid w:val="00AE2B57"/>
    <w:rsid w:val="00AE428F"/>
    <w:rsid w:val="00AE4C63"/>
    <w:rsid w:val="00AE57A4"/>
    <w:rsid w:val="00AE6D31"/>
    <w:rsid w:val="00AF0112"/>
    <w:rsid w:val="00AF0C13"/>
    <w:rsid w:val="00AF129D"/>
    <w:rsid w:val="00AF2EAA"/>
    <w:rsid w:val="00AF37BC"/>
    <w:rsid w:val="00AF5499"/>
    <w:rsid w:val="00AF5701"/>
    <w:rsid w:val="00AF7CCE"/>
    <w:rsid w:val="00B00D3A"/>
    <w:rsid w:val="00B0218E"/>
    <w:rsid w:val="00B0706B"/>
    <w:rsid w:val="00B13DCA"/>
    <w:rsid w:val="00B21B5E"/>
    <w:rsid w:val="00B226AB"/>
    <w:rsid w:val="00B233AC"/>
    <w:rsid w:val="00B270E2"/>
    <w:rsid w:val="00B27902"/>
    <w:rsid w:val="00B32597"/>
    <w:rsid w:val="00B3260F"/>
    <w:rsid w:val="00B32C12"/>
    <w:rsid w:val="00B362B5"/>
    <w:rsid w:val="00B36944"/>
    <w:rsid w:val="00B3780E"/>
    <w:rsid w:val="00B42CBB"/>
    <w:rsid w:val="00B43122"/>
    <w:rsid w:val="00B4319C"/>
    <w:rsid w:val="00B5024A"/>
    <w:rsid w:val="00B5148D"/>
    <w:rsid w:val="00B52651"/>
    <w:rsid w:val="00B52FBD"/>
    <w:rsid w:val="00B53B9D"/>
    <w:rsid w:val="00B54669"/>
    <w:rsid w:val="00B556ED"/>
    <w:rsid w:val="00B5783E"/>
    <w:rsid w:val="00B57C98"/>
    <w:rsid w:val="00B62B94"/>
    <w:rsid w:val="00B6490D"/>
    <w:rsid w:val="00B64A30"/>
    <w:rsid w:val="00B702EA"/>
    <w:rsid w:val="00B71C57"/>
    <w:rsid w:val="00B72521"/>
    <w:rsid w:val="00B7410C"/>
    <w:rsid w:val="00B763C6"/>
    <w:rsid w:val="00B77788"/>
    <w:rsid w:val="00B81A02"/>
    <w:rsid w:val="00B827F2"/>
    <w:rsid w:val="00B83DFD"/>
    <w:rsid w:val="00B84142"/>
    <w:rsid w:val="00B846C7"/>
    <w:rsid w:val="00B874E6"/>
    <w:rsid w:val="00B90264"/>
    <w:rsid w:val="00B90F73"/>
    <w:rsid w:val="00B92398"/>
    <w:rsid w:val="00B92AE0"/>
    <w:rsid w:val="00B933D2"/>
    <w:rsid w:val="00B959EB"/>
    <w:rsid w:val="00B95CC1"/>
    <w:rsid w:val="00B96396"/>
    <w:rsid w:val="00B9752A"/>
    <w:rsid w:val="00B978F3"/>
    <w:rsid w:val="00B97A14"/>
    <w:rsid w:val="00BA1773"/>
    <w:rsid w:val="00BA25C6"/>
    <w:rsid w:val="00BA2972"/>
    <w:rsid w:val="00BA2D7B"/>
    <w:rsid w:val="00BA448C"/>
    <w:rsid w:val="00BA5D83"/>
    <w:rsid w:val="00BA789D"/>
    <w:rsid w:val="00BB27D1"/>
    <w:rsid w:val="00BB4FE0"/>
    <w:rsid w:val="00BB5F90"/>
    <w:rsid w:val="00BC2195"/>
    <w:rsid w:val="00BC24E6"/>
    <w:rsid w:val="00BC38F2"/>
    <w:rsid w:val="00BC4349"/>
    <w:rsid w:val="00BC7F7C"/>
    <w:rsid w:val="00BD3003"/>
    <w:rsid w:val="00BD4DF4"/>
    <w:rsid w:val="00BE0FC1"/>
    <w:rsid w:val="00BE1209"/>
    <w:rsid w:val="00BE1DAD"/>
    <w:rsid w:val="00BE2B73"/>
    <w:rsid w:val="00BE3A99"/>
    <w:rsid w:val="00BE3E9D"/>
    <w:rsid w:val="00BE4302"/>
    <w:rsid w:val="00BE5CE6"/>
    <w:rsid w:val="00BE7785"/>
    <w:rsid w:val="00BF499B"/>
    <w:rsid w:val="00BF52B3"/>
    <w:rsid w:val="00C02BA0"/>
    <w:rsid w:val="00C04743"/>
    <w:rsid w:val="00C0731F"/>
    <w:rsid w:val="00C11E98"/>
    <w:rsid w:val="00C120A7"/>
    <w:rsid w:val="00C120EF"/>
    <w:rsid w:val="00C12E7E"/>
    <w:rsid w:val="00C1358A"/>
    <w:rsid w:val="00C15C25"/>
    <w:rsid w:val="00C16AD6"/>
    <w:rsid w:val="00C16DC0"/>
    <w:rsid w:val="00C17637"/>
    <w:rsid w:val="00C202F4"/>
    <w:rsid w:val="00C217D8"/>
    <w:rsid w:val="00C22C8E"/>
    <w:rsid w:val="00C22FA6"/>
    <w:rsid w:val="00C255EF"/>
    <w:rsid w:val="00C26B9E"/>
    <w:rsid w:val="00C27DD2"/>
    <w:rsid w:val="00C317BF"/>
    <w:rsid w:val="00C324B6"/>
    <w:rsid w:val="00C32F55"/>
    <w:rsid w:val="00C335B4"/>
    <w:rsid w:val="00C36AF5"/>
    <w:rsid w:val="00C406D7"/>
    <w:rsid w:val="00C4231F"/>
    <w:rsid w:val="00C42645"/>
    <w:rsid w:val="00C42CFC"/>
    <w:rsid w:val="00C44B2B"/>
    <w:rsid w:val="00C46773"/>
    <w:rsid w:val="00C5076C"/>
    <w:rsid w:val="00C516E5"/>
    <w:rsid w:val="00C51D15"/>
    <w:rsid w:val="00C52DBA"/>
    <w:rsid w:val="00C539CF"/>
    <w:rsid w:val="00C5522E"/>
    <w:rsid w:val="00C562EC"/>
    <w:rsid w:val="00C57322"/>
    <w:rsid w:val="00C60CF4"/>
    <w:rsid w:val="00C663BF"/>
    <w:rsid w:val="00C66C90"/>
    <w:rsid w:val="00C70B80"/>
    <w:rsid w:val="00C73A95"/>
    <w:rsid w:val="00C74343"/>
    <w:rsid w:val="00C74A34"/>
    <w:rsid w:val="00C7508A"/>
    <w:rsid w:val="00C7511E"/>
    <w:rsid w:val="00C76071"/>
    <w:rsid w:val="00C80B9C"/>
    <w:rsid w:val="00C87E1A"/>
    <w:rsid w:val="00C93782"/>
    <w:rsid w:val="00C97FE7"/>
    <w:rsid w:val="00CA115C"/>
    <w:rsid w:val="00CA3DD8"/>
    <w:rsid w:val="00CA4B8C"/>
    <w:rsid w:val="00CA4CC4"/>
    <w:rsid w:val="00CA50D0"/>
    <w:rsid w:val="00CA5312"/>
    <w:rsid w:val="00CA642C"/>
    <w:rsid w:val="00CA6728"/>
    <w:rsid w:val="00CB458A"/>
    <w:rsid w:val="00CB5D02"/>
    <w:rsid w:val="00CB7375"/>
    <w:rsid w:val="00CB7980"/>
    <w:rsid w:val="00CC0030"/>
    <w:rsid w:val="00CC0D45"/>
    <w:rsid w:val="00CC19A7"/>
    <w:rsid w:val="00CC1B63"/>
    <w:rsid w:val="00CC211B"/>
    <w:rsid w:val="00CC3122"/>
    <w:rsid w:val="00CC32BA"/>
    <w:rsid w:val="00CC4EA0"/>
    <w:rsid w:val="00CC6304"/>
    <w:rsid w:val="00CC6E84"/>
    <w:rsid w:val="00CD1C70"/>
    <w:rsid w:val="00CD5EC2"/>
    <w:rsid w:val="00CD6E6D"/>
    <w:rsid w:val="00CE0410"/>
    <w:rsid w:val="00CE0839"/>
    <w:rsid w:val="00CE44BC"/>
    <w:rsid w:val="00CE77A4"/>
    <w:rsid w:val="00CF238B"/>
    <w:rsid w:val="00CF30CC"/>
    <w:rsid w:val="00CF439D"/>
    <w:rsid w:val="00CF48FB"/>
    <w:rsid w:val="00D001C2"/>
    <w:rsid w:val="00D00814"/>
    <w:rsid w:val="00D01DBE"/>
    <w:rsid w:val="00D020A6"/>
    <w:rsid w:val="00D03071"/>
    <w:rsid w:val="00D052C1"/>
    <w:rsid w:val="00D05417"/>
    <w:rsid w:val="00D07A4E"/>
    <w:rsid w:val="00D12C4F"/>
    <w:rsid w:val="00D12FAC"/>
    <w:rsid w:val="00D12FF4"/>
    <w:rsid w:val="00D13C98"/>
    <w:rsid w:val="00D14108"/>
    <w:rsid w:val="00D17004"/>
    <w:rsid w:val="00D173B3"/>
    <w:rsid w:val="00D17B7D"/>
    <w:rsid w:val="00D22840"/>
    <w:rsid w:val="00D232F8"/>
    <w:rsid w:val="00D24525"/>
    <w:rsid w:val="00D24CED"/>
    <w:rsid w:val="00D263E4"/>
    <w:rsid w:val="00D26EEA"/>
    <w:rsid w:val="00D26EF3"/>
    <w:rsid w:val="00D3041B"/>
    <w:rsid w:val="00D31E79"/>
    <w:rsid w:val="00D3232D"/>
    <w:rsid w:val="00D3649F"/>
    <w:rsid w:val="00D37666"/>
    <w:rsid w:val="00D401C4"/>
    <w:rsid w:val="00D41C13"/>
    <w:rsid w:val="00D42D91"/>
    <w:rsid w:val="00D44F57"/>
    <w:rsid w:val="00D46ABA"/>
    <w:rsid w:val="00D46F0B"/>
    <w:rsid w:val="00D53700"/>
    <w:rsid w:val="00D537F1"/>
    <w:rsid w:val="00D539FA"/>
    <w:rsid w:val="00D53A6E"/>
    <w:rsid w:val="00D545A7"/>
    <w:rsid w:val="00D5507F"/>
    <w:rsid w:val="00D61744"/>
    <w:rsid w:val="00D627DF"/>
    <w:rsid w:val="00D630E9"/>
    <w:rsid w:val="00D6538A"/>
    <w:rsid w:val="00D6551D"/>
    <w:rsid w:val="00D658CA"/>
    <w:rsid w:val="00D65E6B"/>
    <w:rsid w:val="00D66B89"/>
    <w:rsid w:val="00D67A9E"/>
    <w:rsid w:val="00D70BF6"/>
    <w:rsid w:val="00D71DB9"/>
    <w:rsid w:val="00D72FD9"/>
    <w:rsid w:val="00D73746"/>
    <w:rsid w:val="00D77265"/>
    <w:rsid w:val="00D80506"/>
    <w:rsid w:val="00D811BE"/>
    <w:rsid w:val="00D82078"/>
    <w:rsid w:val="00D82B01"/>
    <w:rsid w:val="00D8305F"/>
    <w:rsid w:val="00D83D92"/>
    <w:rsid w:val="00D87F7A"/>
    <w:rsid w:val="00D9164A"/>
    <w:rsid w:val="00D93CC0"/>
    <w:rsid w:val="00D9407A"/>
    <w:rsid w:val="00D94A1F"/>
    <w:rsid w:val="00D96943"/>
    <w:rsid w:val="00D96A4F"/>
    <w:rsid w:val="00D97D88"/>
    <w:rsid w:val="00DA15FB"/>
    <w:rsid w:val="00DA1685"/>
    <w:rsid w:val="00DA2A78"/>
    <w:rsid w:val="00DA4FC5"/>
    <w:rsid w:val="00DC1EE7"/>
    <w:rsid w:val="00DC4E0C"/>
    <w:rsid w:val="00DC6376"/>
    <w:rsid w:val="00DC6AD2"/>
    <w:rsid w:val="00DC6E22"/>
    <w:rsid w:val="00DC78F0"/>
    <w:rsid w:val="00DD02D9"/>
    <w:rsid w:val="00DD1A31"/>
    <w:rsid w:val="00DD2CF3"/>
    <w:rsid w:val="00DD3E98"/>
    <w:rsid w:val="00DD44C8"/>
    <w:rsid w:val="00DD595D"/>
    <w:rsid w:val="00DD7155"/>
    <w:rsid w:val="00DE12B4"/>
    <w:rsid w:val="00DE23E3"/>
    <w:rsid w:val="00DE25D7"/>
    <w:rsid w:val="00DE2DEC"/>
    <w:rsid w:val="00DE31AC"/>
    <w:rsid w:val="00DE4CF8"/>
    <w:rsid w:val="00DE557E"/>
    <w:rsid w:val="00DE5C78"/>
    <w:rsid w:val="00DE66DD"/>
    <w:rsid w:val="00DF0C0D"/>
    <w:rsid w:val="00DF1998"/>
    <w:rsid w:val="00DF3E69"/>
    <w:rsid w:val="00DF3EBD"/>
    <w:rsid w:val="00DF45F1"/>
    <w:rsid w:val="00DF66C4"/>
    <w:rsid w:val="00E01281"/>
    <w:rsid w:val="00E0430D"/>
    <w:rsid w:val="00E04EAE"/>
    <w:rsid w:val="00E054D6"/>
    <w:rsid w:val="00E05A40"/>
    <w:rsid w:val="00E05B3F"/>
    <w:rsid w:val="00E05BC8"/>
    <w:rsid w:val="00E06F93"/>
    <w:rsid w:val="00E114D0"/>
    <w:rsid w:val="00E15A62"/>
    <w:rsid w:val="00E16A59"/>
    <w:rsid w:val="00E16C51"/>
    <w:rsid w:val="00E174A2"/>
    <w:rsid w:val="00E179D5"/>
    <w:rsid w:val="00E2113E"/>
    <w:rsid w:val="00E25FFF"/>
    <w:rsid w:val="00E2679C"/>
    <w:rsid w:val="00E338AD"/>
    <w:rsid w:val="00E35621"/>
    <w:rsid w:val="00E41723"/>
    <w:rsid w:val="00E43095"/>
    <w:rsid w:val="00E44C98"/>
    <w:rsid w:val="00E50139"/>
    <w:rsid w:val="00E53378"/>
    <w:rsid w:val="00E534C7"/>
    <w:rsid w:val="00E57695"/>
    <w:rsid w:val="00E57CC1"/>
    <w:rsid w:val="00E617C0"/>
    <w:rsid w:val="00E61AB3"/>
    <w:rsid w:val="00E61DB3"/>
    <w:rsid w:val="00E630CD"/>
    <w:rsid w:val="00E64A7F"/>
    <w:rsid w:val="00E65118"/>
    <w:rsid w:val="00E67540"/>
    <w:rsid w:val="00E717A2"/>
    <w:rsid w:val="00E727C5"/>
    <w:rsid w:val="00E73FEE"/>
    <w:rsid w:val="00E74CAF"/>
    <w:rsid w:val="00E77A0A"/>
    <w:rsid w:val="00E812FC"/>
    <w:rsid w:val="00E81AE4"/>
    <w:rsid w:val="00E85577"/>
    <w:rsid w:val="00E8606F"/>
    <w:rsid w:val="00E86BC9"/>
    <w:rsid w:val="00E902FB"/>
    <w:rsid w:val="00E91DB2"/>
    <w:rsid w:val="00E91F9D"/>
    <w:rsid w:val="00E9253A"/>
    <w:rsid w:val="00E92E21"/>
    <w:rsid w:val="00E95E38"/>
    <w:rsid w:val="00E96231"/>
    <w:rsid w:val="00EA1FA7"/>
    <w:rsid w:val="00EA2B7E"/>
    <w:rsid w:val="00EA2CAC"/>
    <w:rsid w:val="00EA5123"/>
    <w:rsid w:val="00EA6389"/>
    <w:rsid w:val="00EB31E5"/>
    <w:rsid w:val="00EB4E70"/>
    <w:rsid w:val="00EB5C60"/>
    <w:rsid w:val="00EB603C"/>
    <w:rsid w:val="00EB6117"/>
    <w:rsid w:val="00EB66D2"/>
    <w:rsid w:val="00EC2EFF"/>
    <w:rsid w:val="00EC57D4"/>
    <w:rsid w:val="00EC6C9F"/>
    <w:rsid w:val="00ED01BB"/>
    <w:rsid w:val="00ED0EA5"/>
    <w:rsid w:val="00ED6375"/>
    <w:rsid w:val="00ED7031"/>
    <w:rsid w:val="00ED7942"/>
    <w:rsid w:val="00EE2FFC"/>
    <w:rsid w:val="00EE7DE6"/>
    <w:rsid w:val="00EF06A2"/>
    <w:rsid w:val="00EF13B2"/>
    <w:rsid w:val="00EF13E8"/>
    <w:rsid w:val="00EF2370"/>
    <w:rsid w:val="00EF3FCE"/>
    <w:rsid w:val="00F0110D"/>
    <w:rsid w:val="00F04F4A"/>
    <w:rsid w:val="00F06DD5"/>
    <w:rsid w:val="00F075C9"/>
    <w:rsid w:val="00F07A0E"/>
    <w:rsid w:val="00F07CE7"/>
    <w:rsid w:val="00F10F53"/>
    <w:rsid w:val="00F111A2"/>
    <w:rsid w:val="00F120E5"/>
    <w:rsid w:val="00F1385B"/>
    <w:rsid w:val="00F13B6B"/>
    <w:rsid w:val="00F146B2"/>
    <w:rsid w:val="00F15407"/>
    <w:rsid w:val="00F17429"/>
    <w:rsid w:val="00F23485"/>
    <w:rsid w:val="00F23801"/>
    <w:rsid w:val="00F260B0"/>
    <w:rsid w:val="00F305EF"/>
    <w:rsid w:val="00F316D2"/>
    <w:rsid w:val="00F31ED9"/>
    <w:rsid w:val="00F33DD1"/>
    <w:rsid w:val="00F361BD"/>
    <w:rsid w:val="00F36E5A"/>
    <w:rsid w:val="00F3764A"/>
    <w:rsid w:val="00F407A8"/>
    <w:rsid w:val="00F40F0A"/>
    <w:rsid w:val="00F4191E"/>
    <w:rsid w:val="00F442EF"/>
    <w:rsid w:val="00F442F5"/>
    <w:rsid w:val="00F44D1D"/>
    <w:rsid w:val="00F462F6"/>
    <w:rsid w:val="00F47BDC"/>
    <w:rsid w:val="00F51155"/>
    <w:rsid w:val="00F512F3"/>
    <w:rsid w:val="00F514DF"/>
    <w:rsid w:val="00F528C8"/>
    <w:rsid w:val="00F57C02"/>
    <w:rsid w:val="00F6081B"/>
    <w:rsid w:val="00F62859"/>
    <w:rsid w:val="00F634D8"/>
    <w:rsid w:val="00F63588"/>
    <w:rsid w:val="00F66B5F"/>
    <w:rsid w:val="00F6741A"/>
    <w:rsid w:val="00F676F7"/>
    <w:rsid w:val="00F7071B"/>
    <w:rsid w:val="00F712BB"/>
    <w:rsid w:val="00F715BD"/>
    <w:rsid w:val="00F73460"/>
    <w:rsid w:val="00F74596"/>
    <w:rsid w:val="00F756AF"/>
    <w:rsid w:val="00F761C9"/>
    <w:rsid w:val="00F776B7"/>
    <w:rsid w:val="00F77742"/>
    <w:rsid w:val="00F77EAB"/>
    <w:rsid w:val="00F839EF"/>
    <w:rsid w:val="00F85487"/>
    <w:rsid w:val="00F87AA9"/>
    <w:rsid w:val="00F90530"/>
    <w:rsid w:val="00F90D07"/>
    <w:rsid w:val="00F90E04"/>
    <w:rsid w:val="00F928E4"/>
    <w:rsid w:val="00F9652E"/>
    <w:rsid w:val="00FA0D56"/>
    <w:rsid w:val="00FA5FA6"/>
    <w:rsid w:val="00FA7C7B"/>
    <w:rsid w:val="00FA7CBD"/>
    <w:rsid w:val="00FA7E5F"/>
    <w:rsid w:val="00FB1BCE"/>
    <w:rsid w:val="00FB292A"/>
    <w:rsid w:val="00FB3B34"/>
    <w:rsid w:val="00FB79AA"/>
    <w:rsid w:val="00FC1166"/>
    <w:rsid w:val="00FC1F73"/>
    <w:rsid w:val="00FC2441"/>
    <w:rsid w:val="00FC7793"/>
    <w:rsid w:val="00FD00A5"/>
    <w:rsid w:val="00FD0F8B"/>
    <w:rsid w:val="00FD2023"/>
    <w:rsid w:val="00FD2E60"/>
    <w:rsid w:val="00FD31F3"/>
    <w:rsid w:val="00FD4D81"/>
    <w:rsid w:val="00FD5E0C"/>
    <w:rsid w:val="00FE0802"/>
    <w:rsid w:val="00FE12C8"/>
    <w:rsid w:val="00FE4399"/>
    <w:rsid w:val="00FE4704"/>
    <w:rsid w:val="00FE4B6A"/>
    <w:rsid w:val="00FF1CFC"/>
    <w:rsid w:val="00FF2993"/>
    <w:rsid w:val="00FF4503"/>
    <w:rsid w:val="00FF4647"/>
    <w:rsid w:val="00FF62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719C6F68"/>
  <w15:docId w15:val="{D1E6D55F-F727-4C0D-B727-6992F7E1AF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tr-TR" w:eastAsia="tr-T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semiHidden="1" w:uiPriority="9" w:unhideWhenUsed="1" w:qFormat="1"/>
    <w:lsdException w:name="heading 7" w:uiPriority="0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34960"/>
    <w:pPr>
      <w:widowControl w:val="0"/>
      <w:autoSpaceDE w:val="0"/>
      <w:autoSpaceDN w:val="0"/>
      <w:adjustRightInd w:val="0"/>
    </w:pPr>
  </w:style>
  <w:style w:type="paragraph" w:styleId="Balk1">
    <w:name w:val="heading 1"/>
    <w:basedOn w:val="PARAGRAFMETN"/>
    <w:next w:val="PARAGRAFMETN"/>
    <w:link w:val="Balk1Char"/>
    <w:uiPriority w:val="9"/>
    <w:qFormat/>
    <w:rsid w:val="00DC1EE7"/>
    <w:pPr>
      <w:keepNext/>
      <w:keepLines/>
      <w:widowControl/>
      <w:numPr>
        <w:numId w:val="1"/>
      </w:numPr>
      <w:spacing w:before="960" w:after="480"/>
      <w:jc w:val="center"/>
      <w:outlineLvl w:val="0"/>
    </w:pPr>
    <w:rPr>
      <w:b/>
      <w:bCs/>
      <w:caps/>
      <w:sz w:val="28"/>
      <w:szCs w:val="28"/>
      <w:lang w:eastAsia="x-none"/>
    </w:rPr>
  </w:style>
  <w:style w:type="paragraph" w:styleId="Balk2">
    <w:name w:val="heading 2"/>
    <w:basedOn w:val="PARAGRAFMETN"/>
    <w:next w:val="PARAGRAFMETN"/>
    <w:link w:val="Balk2Char"/>
    <w:qFormat/>
    <w:rsid w:val="00040EEB"/>
    <w:pPr>
      <w:keepNext/>
      <w:numPr>
        <w:ilvl w:val="1"/>
        <w:numId w:val="1"/>
      </w:numPr>
      <w:spacing w:before="480" w:after="240"/>
      <w:ind w:left="860"/>
      <w:outlineLvl w:val="1"/>
    </w:pPr>
    <w:rPr>
      <w:b/>
      <w:bCs/>
      <w:iCs/>
      <w:szCs w:val="28"/>
      <w:lang w:eastAsia="x-none"/>
    </w:rPr>
  </w:style>
  <w:style w:type="paragraph" w:styleId="Balk3">
    <w:name w:val="heading 3"/>
    <w:basedOn w:val="PARAGRAFMETN"/>
    <w:next w:val="PARAGRAFMETN"/>
    <w:link w:val="Balk3Char"/>
    <w:qFormat/>
    <w:rsid w:val="005B43F6"/>
    <w:pPr>
      <w:keepNext/>
      <w:widowControl/>
      <w:numPr>
        <w:ilvl w:val="2"/>
        <w:numId w:val="1"/>
      </w:numPr>
      <w:tabs>
        <w:tab w:val="left" w:pos="1134"/>
      </w:tabs>
      <w:spacing w:before="240"/>
      <w:outlineLvl w:val="2"/>
    </w:pPr>
    <w:rPr>
      <w:b/>
      <w:lang w:val="x-none" w:eastAsia="x-none"/>
    </w:rPr>
  </w:style>
  <w:style w:type="paragraph" w:styleId="Balk4">
    <w:name w:val="heading 4"/>
    <w:basedOn w:val="PARAGRAFMETN"/>
    <w:next w:val="PARAGRAFMETN"/>
    <w:link w:val="Balk4Char"/>
    <w:qFormat/>
    <w:rsid w:val="00F6081B"/>
    <w:pPr>
      <w:keepNext/>
      <w:numPr>
        <w:ilvl w:val="3"/>
        <w:numId w:val="1"/>
      </w:numPr>
      <w:outlineLvl w:val="3"/>
    </w:pPr>
    <w:rPr>
      <w:bCs/>
      <w:i/>
      <w:szCs w:val="28"/>
      <w:lang w:val="x-none" w:eastAsia="x-none"/>
    </w:rPr>
  </w:style>
  <w:style w:type="paragraph" w:styleId="Balk5">
    <w:name w:val="heading 5"/>
    <w:basedOn w:val="Normal"/>
    <w:next w:val="Normal"/>
    <w:link w:val="Balk5Char"/>
    <w:qFormat/>
    <w:rsid w:val="00537FFE"/>
    <w:pPr>
      <w:numPr>
        <w:ilvl w:val="4"/>
        <w:numId w:val="1"/>
      </w:numPr>
      <w:spacing w:before="240" w:after="60"/>
      <w:outlineLvl w:val="4"/>
    </w:pPr>
    <w:rPr>
      <w:rFonts w:ascii="Calibri" w:hAnsi="Calibri"/>
      <w:b/>
      <w:bCs/>
      <w:i/>
      <w:iCs/>
      <w:sz w:val="26"/>
      <w:szCs w:val="26"/>
      <w:lang w:val="x-none" w:eastAsia="x-none"/>
    </w:rPr>
  </w:style>
  <w:style w:type="paragraph" w:styleId="Balk6">
    <w:name w:val="heading 6"/>
    <w:basedOn w:val="Normal"/>
    <w:next w:val="Normal"/>
    <w:link w:val="Balk6Char"/>
    <w:uiPriority w:val="9"/>
    <w:semiHidden/>
    <w:unhideWhenUsed/>
    <w:qFormat/>
    <w:rsid w:val="00574940"/>
    <w:pPr>
      <w:keepNext/>
      <w:keepLines/>
      <w:widowControl/>
      <w:numPr>
        <w:ilvl w:val="5"/>
        <w:numId w:val="1"/>
      </w:numPr>
      <w:autoSpaceDE/>
      <w:autoSpaceDN/>
      <w:adjustRightInd/>
      <w:spacing w:before="40" w:line="259" w:lineRule="auto"/>
      <w:outlineLvl w:val="5"/>
    </w:pPr>
    <w:rPr>
      <w:rFonts w:ascii="Calibri Light" w:hAnsi="Calibri Light"/>
      <w:color w:val="1F4D78"/>
      <w:sz w:val="22"/>
      <w:szCs w:val="22"/>
      <w:lang w:val="x-none" w:eastAsia="en-US"/>
    </w:rPr>
  </w:style>
  <w:style w:type="paragraph" w:styleId="Balk7">
    <w:name w:val="heading 7"/>
    <w:basedOn w:val="Normal"/>
    <w:next w:val="Normal"/>
    <w:link w:val="Balk7Char"/>
    <w:qFormat/>
    <w:rsid w:val="00537FFE"/>
    <w:pPr>
      <w:numPr>
        <w:ilvl w:val="6"/>
        <w:numId w:val="1"/>
      </w:numPr>
      <w:spacing w:before="240" w:after="60"/>
      <w:outlineLvl w:val="6"/>
    </w:pPr>
    <w:rPr>
      <w:rFonts w:ascii="Calibri" w:hAnsi="Calibri"/>
      <w:sz w:val="24"/>
      <w:szCs w:val="24"/>
      <w:lang w:val="x-none" w:eastAsia="x-none"/>
    </w:rPr>
  </w:style>
  <w:style w:type="paragraph" w:styleId="Balk8">
    <w:name w:val="heading 8"/>
    <w:basedOn w:val="Normal"/>
    <w:next w:val="Normal"/>
    <w:link w:val="Balk8Char"/>
    <w:uiPriority w:val="9"/>
    <w:semiHidden/>
    <w:unhideWhenUsed/>
    <w:qFormat/>
    <w:rsid w:val="00574940"/>
    <w:pPr>
      <w:keepNext/>
      <w:keepLines/>
      <w:widowControl/>
      <w:numPr>
        <w:ilvl w:val="7"/>
        <w:numId w:val="1"/>
      </w:numPr>
      <w:autoSpaceDE/>
      <w:autoSpaceDN/>
      <w:adjustRightInd/>
      <w:spacing w:before="40" w:line="259" w:lineRule="auto"/>
      <w:outlineLvl w:val="7"/>
    </w:pPr>
    <w:rPr>
      <w:rFonts w:ascii="Calibri Light" w:hAnsi="Calibri Light"/>
      <w:color w:val="272727"/>
      <w:sz w:val="21"/>
      <w:szCs w:val="21"/>
      <w:lang w:val="x-none" w:eastAsia="en-US"/>
    </w:rPr>
  </w:style>
  <w:style w:type="paragraph" w:styleId="Balk9">
    <w:name w:val="heading 9"/>
    <w:basedOn w:val="Normal"/>
    <w:next w:val="Normal"/>
    <w:link w:val="Balk9Char"/>
    <w:uiPriority w:val="9"/>
    <w:semiHidden/>
    <w:unhideWhenUsed/>
    <w:qFormat/>
    <w:rsid w:val="00574940"/>
    <w:pPr>
      <w:keepNext/>
      <w:keepLines/>
      <w:widowControl/>
      <w:numPr>
        <w:ilvl w:val="8"/>
        <w:numId w:val="1"/>
      </w:numPr>
      <w:autoSpaceDE/>
      <w:autoSpaceDN/>
      <w:adjustRightInd/>
      <w:spacing w:before="40" w:line="259" w:lineRule="auto"/>
      <w:outlineLvl w:val="8"/>
    </w:pPr>
    <w:rPr>
      <w:rFonts w:ascii="Calibri Light" w:hAnsi="Calibri Light"/>
      <w:i/>
      <w:iCs/>
      <w:color w:val="272727"/>
      <w:sz w:val="21"/>
      <w:szCs w:val="21"/>
      <w:lang w:val="x-none" w:eastAsia="en-US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customStyle="1" w:styleId="Altbilgi1">
    <w:name w:val="Altbilgi1"/>
    <w:basedOn w:val="Normal"/>
    <w:link w:val="AltbilgiChar"/>
    <w:uiPriority w:val="99"/>
    <w:rsid w:val="00224157"/>
    <w:pPr>
      <w:tabs>
        <w:tab w:val="center" w:pos="4536"/>
        <w:tab w:val="right" w:pos="9072"/>
      </w:tabs>
    </w:pPr>
  </w:style>
  <w:style w:type="character" w:styleId="SayfaNumaras">
    <w:name w:val="page number"/>
    <w:basedOn w:val="VarsaylanParagrafYazTipi"/>
    <w:rsid w:val="00224157"/>
  </w:style>
  <w:style w:type="character" w:styleId="Kpr">
    <w:name w:val="Hyperlink"/>
    <w:uiPriority w:val="99"/>
    <w:rsid w:val="00984010"/>
    <w:rPr>
      <w:color w:val="0000FF"/>
      <w:u w:val="single"/>
    </w:rPr>
  </w:style>
  <w:style w:type="paragraph" w:styleId="BalonMetni">
    <w:name w:val="Balloon Text"/>
    <w:basedOn w:val="Normal"/>
    <w:link w:val="BalonMetniChar"/>
    <w:rsid w:val="00EB5C60"/>
    <w:rPr>
      <w:rFonts w:ascii="Tahoma" w:hAnsi="Tahoma"/>
      <w:sz w:val="16"/>
      <w:szCs w:val="16"/>
      <w:lang w:val="x-none" w:eastAsia="x-none"/>
    </w:rPr>
  </w:style>
  <w:style w:type="character" w:customStyle="1" w:styleId="BalonMetniChar">
    <w:name w:val="Balon Metni Char"/>
    <w:link w:val="BalonMetni"/>
    <w:rsid w:val="00EB5C60"/>
    <w:rPr>
      <w:rFonts w:ascii="Tahoma" w:hAnsi="Tahoma" w:cs="Tahoma"/>
      <w:sz w:val="16"/>
      <w:szCs w:val="16"/>
    </w:rPr>
  </w:style>
  <w:style w:type="character" w:customStyle="1" w:styleId="Balk1Char">
    <w:name w:val="Başlık 1 Char"/>
    <w:link w:val="Balk1"/>
    <w:uiPriority w:val="9"/>
    <w:rsid w:val="00DC1EE7"/>
    <w:rPr>
      <w:b/>
      <w:bCs/>
      <w:caps/>
      <w:color w:val="000000"/>
      <w:sz w:val="28"/>
      <w:szCs w:val="28"/>
      <w:shd w:val="clear" w:color="auto" w:fill="FFFFFF"/>
      <w:lang w:eastAsia="x-none"/>
    </w:rPr>
  </w:style>
  <w:style w:type="character" w:customStyle="1" w:styleId="Balk3Char">
    <w:name w:val="Başlık 3 Char"/>
    <w:link w:val="Balk3"/>
    <w:rsid w:val="00C516E5"/>
    <w:rPr>
      <w:b/>
      <w:color w:val="000000"/>
      <w:sz w:val="24"/>
      <w:szCs w:val="24"/>
      <w:shd w:val="clear" w:color="auto" w:fill="FFFFFF"/>
      <w:lang w:val="x-none" w:eastAsia="x-none"/>
    </w:rPr>
  </w:style>
  <w:style w:type="paragraph" w:styleId="GvdeMetni">
    <w:name w:val="Body Text"/>
    <w:basedOn w:val="Normal"/>
    <w:link w:val="GvdeMetniChar"/>
    <w:rsid w:val="00CE77A4"/>
    <w:pPr>
      <w:widowControl/>
      <w:tabs>
        <w:tab w:val="left" w:pos="432"/>
        <w:tab w:val="left" w:pos="5904"/>
      </w:tabs>
      <w:autoSpaceDE/>
      <w:autoSpaceDN/>
      <w:adjustRightInd/>
    </w:pPr>
    <w:rPr>
      <w:rFonts w:ascii="Courier" w:hAnsi="Courier"/>
      <w:sz w:val="24"/>
      <w:lang w:val="en-GB" w:eastAsia="x-none"/>
    </w:rPr>
  </w:style>
  <w:style w:type="character" w:customStyle="1" w:styleId="GvdeMetniChar">
    <w:name w:val="Gövde Metni Char"/>
    <w:link w:val="GvdeMetni"/>
    <w:rsid w:val="00CE77A4"/>
    <w:rPr>
      <w:rFonts w:ascii="Courier" w:hAnsi="Courier"/>
      <w:sz w:val="24"/>
      <w:lang w:val="en-GB"/>
    </w:rPr>
  </w:style>
  <w:style w:type="table" w:styleId="TabloKlavuzu">
    <w:name w:val="Table Grid"/>
    <w:basedOn w:val="NormalTablo"/>
    <w:uiPriority w:val="59"/>
    <w:rsid w:val="009E068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GvdeMetniGirintisi2">
    <w:name w:val="Body Text Indent 2"/>
    <w:basedOn w:val="Normal"/>
    <w:link w:val="GvdeMetniGirintisi2Char"/>
    <w:unhideWhenUsed/>
    <w:rsid w:val="00D37666"/>
    <w:pPr>
      <w:widowControl/>
      <w:autoSpaceDE/>
      <w:autoSpaceDN/>
      <w:adjustRightInd/>
      <w:spacing w:after="120" w:line="480" w:lineRule="auto"/>
      <w:ind w:left="283"/>
      <w:jc w:val="both"/>
    </w:pPr>
    <w:rPr>
      <w:rFonts w:eastAsia="Calibri"/>
      <w:sz w:val="24"/>
      <w:szCs w:val="22"/>
      <w:lang w:val="x-none" w:eastAsia="en-US"/>
    </w:rPr>
  </w:style>
  <w:style w:type="character" w:customStyle="1" w:styleId="GvdeMetniGirintisi2Char">
    <w:name w:val="Gövde Metni Girintisi 2 Char"/>
    <w:link w:val="GvdeMetniGirintisi2"/>
    <w:rsid w:val="00D37666"/>
    <w:rPr>
      <w:rFonts w:eastAsia="Calibri"/>
      <w:sz w:val="24"/>
      <w:szCs w:val="22"/>
      <w:lang w:val="x-none" w:eastAsia="en-US"/>
    </w:rPr>
  </w:style>
  <w:style w:type="paragraph" w:styleId="ListeParagraf">
    <w:name w:val="List Paragraph"/>
    <w:basedOn w:val="Normal"/>
    <w:uiPriority w:val="34"/>
    <w:qFormat/>
    <w:rsid w:val="00D37666"/>
    <w:pPr>
      <w:widowControl/>
      <w:autoSpaceDE/>
      <w:autoSpaceDN/>
      <w:adjustRightInd/>
      <w:spacing w:after="200" w:line="276" w:lineRule="auto"/>
      <w:ind w:left="720"/>
      <w:contextualSpacing/>
      <w:jc w:val="both"/>
    </w:pPr>
    <w:rPr>
      <w:rFonts w:eastAsia="Calibri"/>
      <w:sz w:val="24"/>
      <w:szCs w:val="22"/>
      <w:lang w:eastAsia="en-US"/>
    </w:rPr>
  </w:style>
  <w:style w:type="paragraph" w:customStyle="1" w:styleId="stbilgi1">
    <w:name w:val="Üstbilgi1"/>
    <w:basedOn w:val="Normal"/>
    <w:link w:val="stbilgiChar"/>
    <w:rsid w:val="00330679"/>
    <w:pPr>
      <w:tabs>
        <w:tab w:val="center" w:pos="4536"/>
        <w:tab w:val="right" w:pos="9072"/>
      </w:tabs>
    </w:pPr>
  </w:style>
  <w:style w:type="character" w:customStyle="1" w:styleId="stbilgiChar">
    <w:name w:val="Üstbilgi Char"/>
    <w:basedOn w:val="VarsaylanParagrafYazTipi"/>
    <w:link w:val="stbilgi1"/>
    <w:rsid w:val="00330679"/>
  </w:style>
  <w:style w:type="character" w:customStyle="1" w:styleId="Balk2Char">
    <w:name w:val="Başlık 2 Char"/>
    <w:link w:val="Balk2"/>
    <w:rsid w:val="00040EEB"/>
    <w:rPr>
      <w:b/>
      <w:bCs/>
      <w:iCs/>
      <w:color w:val="000000"/>
      <w:sz w:val="24"/>
      <w:szCs w:val="28"/>
      <w:shd w:val="clear" w:color="auto" w:fill="FFFFFF"/>
      <w:lang w:eastAsia="x-none"/>
    </w:rPr>
  </w:style>
  <w:style w:type="paragraph" w:styleId="GvdeMetniGirintisi">
    <w:name w:val="Body Text Indent"/>
    <w:basedOn w:val="Normal"/>
    <w:link w:val="GvdeMetniGirintisiChar"/>
    <w:rsid w:val="00803B9B"/>
    <w:pPr>
      <w:widowControl/>
      <w:autoSpaceDE/>
      <w:autoSpaceDN/>
      <w:adjustRightInd/>
      <w:spacing w:after="120"/>
      <w:ind w:left="283"/>
    </w:pPr>
  </w:style>
  <w:style w:type="character" w:customStyle="1" w:styleId="GvdeMetniGirintisiChar">
    <w:name w:val="Gövde Metni Girintisi Char"/>
    <w:basedOn w:val="VarsaylanParagrafYazTipi"/>
    <w:link w:val="GvdeMetniGirintisi"/>
    <w:rsid w:val="00803B9B"/>
  </w:style>
  <w:style w:type="character" w:customStyle="1" w:styleId="Balk4Char">
    <w:name w:val="Başlık 4 Char"/>
    <w:link w:val="Balk4"/>
    <w:rsid w:val="00F6081B"/>
    <w:rPr>
      <w:bCs/>
      <w:i/>
      <w:color w:val="000000"/>
      <w:sz w:val="24"/>
      <w:szCs w:val="28"/>
      <w:shd w:val="clear" w:color="auto" w:fill="FFFFFF"/>
      <w:lang w:val="x-none" w:eastAsia="x-none"/>
    </w:rPr>
  </w:style>
  <w:style w:type="character" w:customStyle="1" w:styleId="Balk5Char">
    <w:name w:val="Başlık 5 Char"/>
    <w:link w:val="Balk5"/>
    <w:rsid w:val="00537FFE"/>
    <w:rPr>
      <w:rFonts w:ascii="Calibri" w:hAnsi="Calibri"/>
      <w:b/>
      <w:bCs/>
      <w:i/>
      <w:iCs/>
      <w:sz w:val="26"/>
      <w:szCs w:val="26"/>
      <w:lang w:val="x-none" w:eastAsia="x-none"/>
    </w:rPr>
  </w:style>
  <w:style w:type="character" w:customStyle="1" w:styleId="Balk7Char">
    <w:name w:val="Başlık 7 Char"/>
    <w:link w:val="Balk7"/>
    <w:rsid w:val="00537FFE"/>
    <w:rPr>
      <w:rFonts w:ascii="Calibri" w:hAnsi="Calibri"/>
      <w:sz w:val="24"/>
      <w:szCs w:val="24"/>
      <w:lang w:val="x-none" w:eastAsia="x-none"/>
    </w:rPr>
  </w:style>
  <w:style w:type="character" w:customStyle="1" w:styleId="hit">
    <w:name w:val="hit"/>
    <w:basedOn w:val="VarsaylanParagrafYazTipi"/>
    <w:rsid w:val="009E0436"/>
  </w:style>
  <w:style w:type="character" w:styleId="Vurgu">
    <w:name w:val="Emphasis"/>
    <w:uiPriority w:val="20"/>
    <w:qFormat/>
    <w:rsid w:val="00463CD9"/>
    <w:rPr>
      <w:i/>
      <w:iCs/>
    </w:rPr>
  </w:style>
  <w:style w:type="paragraph" w:styleId="T1">
    <w:name w:val="toc 1"/>
    <w:basedOn w:val="Normal"/>
    <w:next w:val="Normal"/>
    <w:autoRedefine/>
    <w:uiPriority w:val="39"/>
    <w:rsid w:val="00A052D3"/>
    <w:pPr>
      <w:widowControl/>
      <w:tabs>
        <w:tab w:val="right" w:leader="dot" w:pos="8460"/>
      </w:tabs>
      <w:autoSpaceDE/>
      <w:autoSpaceDN/>
      <w:adjustRightInd/>
      <w:spacing w:line="360" w:lineRule="auto"/>
      <w:jc w:val="both"/>
    </w:pPr>
    <w:rPr>
      <w:b/>
      <w:caps/>
      <w:sz w:val="28"/>
      <w:szCs w:val="24"/>
      <w:lang w:val="en-US" w:eastAsia="en-US"/>
    </w:rPr>
  </w:style>
  <w:style w:type="paragraph" w:styleId="T2">
    <w:name w:val="toc 2"/>
    <w:basedOn w:val="Normal"/>
    <w:next w:val="Normal"/>
    <w:autoRedefine/>
    <w:uiPriority w:val="39"/>
    <w:rsid w:val="00A052D3"/>
    <w:pPr>
      <w:widowControl/>
      <w:tabs>
        <w:tab w:val="right" w:leader="dot" w:pos="8460"/>
      </w:tabs>
      <w:autoSpaceDE/>
      <w:autoSpaceDN/>
      <w:adjustRightInd/>
      <w:spacing w:line="360" w:lineRule="auto"/>
      <w:ind w:left="238"/>
      <w:jc w:val="both"/>
    </w:pPr>
    <w:rPr>
      <w:b/>
      <w:caps/>
      <w:sz w:val="24"/>
      <w:szCs w:val="24"/>
      <w:lang w:val="en-US" w:eastAsia="en-US"/>
    </w:rPr>
  </w:style>
  <w:style w:type="paragraph" w:styleId="T3">
    <w:name w:val="toc 3"/>
    <w:basedOn w:val="Normal"/>
    <w:next w:val="Normal"/>
    <w:autoRedefine/>
    <w:uiPriority w:val="39"/>
    <w:rsid w:val="00B556ED"/>
    <w:pPr>
      <w:widowControl/>
      <w:tabs>
        <w:tab w:val="right" w:leader="dot" w:pos="8460"/>
      </w:tabs>
      <w:autoSpaceDE/>
      <w:autoSpaceDN/>
      <w:adjustRightInd/>
      <w:spacing w:line="360" w:lineRule="auto"/>
      <w:ind w:left="482"/>
      <w:jc w:val="both"/>
    </w:pPr>
    <w:rPr>
      <w:b/>
      <w:noProof/>
      <w:sz w:val="24"/>
      <w:szCs w:val="24"/>
      <w:lang w:val="en-US" w:eastAsia="en-US"/>
    </w:rPr>
  </w:style>
  <w:style w:type="character" w:customStyle="1" w:styleId="Stil12nkKaln">
    <w:name w:val="Stil 12 nk Kalın"/>
    <w:rsid w:val="002B2955"/>
    <w:rPr>
      <w:rFonts w:ascii="Times New Roman" w:hAnsi="Times New Roman"/>
      <w:b/>
      <w:bCs/>
      <w:sz w:val="24"/>
    </w:rPr>
  </w:style>
  <w:style w:type="paragraph" w:customStyle="1" w:styleId="metin">
    <w:name w:val="metin"/>
    <w:basedOn w:val="Normal"/>
    <w:rsid w:val="00F47BDC"/>
    <w:pPr>
      <w:widowControl/>
      <w:autoSpaceDE/>
      <w:autoSpaceDN/>
      <w:adjustRightInd/>
      <w:spacing w:before="100" w:beforeAutospacing="1" w:after="100" w:afterAutospacing="1"/>
    </w:pPr>
    <w:rPr>
      <w:rFonts w:eastAsia="SimSun"/>
      <w:sz w:val="24"/>
      <w:szCs w:val="24"/>
      <w:lang w:eastAsia="zh-CN"/>
    </w:rPr>
  </w:style>
  <w:style w:type="paragraph" w:customStyle="1" w:styleId="tablo2">
    <w:name w:val="tablo 2"/>
    <w:basedOn w:val="Normal"/>
    <w:rsid w:val="00164696"/>
    <w:pPr>
      <w:widowControl/>
      <w:autoSpaceDE/>
      <w:autoSpaceDN/>
      <w:adjustRightInd/>
      <w:spacing w:before="120" w:line="360" w:lineRule="auto"/>
      <w:jc w:val="center"/>
    </w:pPr>
    <w:rPr>
      <w:rFonts w:ascii="Tahoma" w:hAnsi="Tahoma" w:cs="Tahoma"/>
    </w:rPr>
  </w:style>
  <w:style w:type="character" w:customStyle="1" w:styleId="Balk6Char">
    <w:name w:val="Başlık 6 Char"/>
    <w:link w:val="Balk6"/>
    <w:uiPriority w:val="9"/>
    <w:semiHidden/>
    <w:rsid w:val="00574940"/>
    <w:rPr>
      <w:rFonts w:ascii="Calibri Light" w:hAnsi="Calibri Light"/>
      <w:color w:val="1F4D78"/>
      <w:sz w:val="22"/>
      <w:szCs w:val="22"/>
      <w:lang w:val="x-none" w:eastAsia="en-US"/>
    </w:rPr>
  </w:style>
  <w:style w:type="character" w:customStyle="1" w:styleId="Balk8Char">
    <w:name w:val="Başlık 8 Char"/>
    <w:link w:val="Balk8"/>
    <w:uiPriority w:val="9"/>
    <w:semiHidden/>
    <w:rsid w:val="00574940"/>
    <w:rPr>
      <w:rFonts w:ascii="Calibri Light" w:hAnsi="Calibri Light"/>
      <w:color w:val="272727"/>
      <w:sz w:val="21"/>
      <w:szCs w:val="21"/>
      <w:lang w:val="x-none" w:eastAsia="en-US"/>
    </w:rPr>
  </w:style>
  <w:style w:type="character" w:customStyle="1" w:styleId="Balk9Char">
    <w:name w:val="Başlık 9 Char"/>
    <w:link w:val="Balk9"/>
    <w:uiPriority w:val="9"/>
    <w:semiHidden/>
    <w:rsid w:val="00574940"/>
    <w:rPr>
      <w:rFonts w:ascii="Calibri Light" w:hAnsi="Calibri Light"/>
      <w:i/>
      <w:iCs/>
      <w:color w:val="272727"/>
      <w:sz w:val="21"/>
      <w:szCs w:val="21"/>
      <w:lang w:val="x-none" w:eastAsia="en-US"/>
    </w:rPr>
  </w:style>
  <w:style w:type="paragraph" w:customStyle="1" w:styleId="ekiller">
    <w:name w:val="Şekiller"/>
    <w:next w:val="ekilYazs"/>
    <w:qFormat/>
    <w:rsid w:val="00FC2441"/>
    <w:pPr>
      <w:spacing w:line="360" w:lineRule="auto"/>
      <w:jc w:val="center"/>
    </w:pPr>
    <w:rPr>
      <w:bCs/>
      <w:sz w:val="24"/>
    </w:rPr>
  </w:style>
  <w:style w:type="paragraph" w:customStyle="1" w:styleId="PARAGRAFMETN">
    <w:name w:val="PARAGRAF METNİ"/>
    <w:basedOn w:val="Gvdemetni0"/>
    <w:qFormat/>
    <w:rsid w:val="00F23801"/>
    <w:pPr>
      <w:spacing w:before="120" w:after="120" w:line="360" w:lineRule="auto"/>
    </w:pPr>
    <w:rPr>
      <w:color w:val="000000"/>
      <w:sz w:val="24"/>
      <w:szCs w:val="24"/>
    </w:rPr>
  </w:style>
  <w:style w:type="paragraph" w:styleId="TBal">
    <w:name w:val="TOC Heading"/>
    <w:basedOn w:val="Balk1"/>
    <w:next w:val="Normal"/>
    <w:uiPriority w:val="39"/>
    <w:unhideWhenUsed/>
    <w:qFormat/>
    <w:rsid w:val="00920615"/>
    <w:pPr>
      <w:numPr>
        <w:numId w:val="0"/>
      </w:numPr>
      <w:shd w:val="clear" w:color="auto" w:fill="auto"/>
      <w:spacing w:before="240" w:after="0" w:line="259" w:lineRule="auto"/>
      <w:jc w:val="left"/>
      <w:outlineLvl w:val="9"/>
    </w:pPr>
    <w:rPr>
      <w:rFonts w:ascii="Calibri Light" w:hAnsi="Calibri Light"/>
      <w:b w:val="0"/>
      <w:caps w:val="0"/>
      <w:color w:val="2E74B5"/>
      <w:sz w:val="32"/>
      <w:szCs w:val="32"/>
      <w:lang w:eastAsia="tr-TR"/>
    </w:rPr>
  </w:style>
  <w:style w:type="paragraph" w:customStyle="1" w:styleId="Balk1ekil">
    <w:name w:val="Başlık 1 Şekil"/>
    <w:basedOn w:val="Balk1"/>
    <w:next w:val="GvdeMetni"/>
    <w:qFormat/>
    <w:rsid w:val="00054AA0"/>
    <w:pPr>
      <w:numPr>
        <w:numId w:val="0"/>
      </w:numPr>
    </w:pPr>
  </w:style>
  <w:style w:type="paragraph" w:styleId="ekillerTablosu">
    <w:name w:val="table of figures"/>
    <w:basedOn w:val="Normal"/>
    <w:next w:val="Normal"/>
    <w:uiPriority w:val="99"/>
    <w:unhideWhenUsed/>
    <w:qFormat/>
    <w:rsid w:val="00A809B9"/>
    <w:pPr>
      <w:ind w:left="992" w:right="397" w:hanging="992"/>
      <w:jc w:val="both"/>
    </w:pPr>
    <w:rPr>
      <w:sz w:val="24"/>
    </w:rPr>
  </w:style>
  <w:style w:type="character" w:styleId="AklamaBavurusu">
    <w:name w:val="annotation reference"/>
    <w:uiPriority w:val="99"/>
    <w:semiHidden/>
    <w:unhideWhenUsed/>
    <w:rsid w:val="00F23801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unhideWhenUsed/>
    <w:rsid w:val="00F23801"/>
  </w:style>
  <w:style w:type="character" w:customStyle="1" w:styleId="AklamaMetniChar">
    <w:name w:val="Açıklama Metni Char"/>
    <w:basedOn w:val="VarsaylanParagrafYazTipi"/>
    <w:link w:val="AklamaMetni"/>
    <w:uiPriority w:val="99"/>
    <w:rsid w:val="00F23801"/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F23801"/>
    <w:rPr>
      <w:b/>
      <w:bCs/>
    </w:rPr>
  </w:style>
  <w:style w:type="character" w:customStyle="1" w:styleId="AklamaKonusuChar">
    <w:name w:val="Açıklama Konusu Char"/>
    <w:link w:val="AklamaKonusu"/>
    <w:uiPriority w:val="99"/>
    <w:semiHidden/>
    <w:rsid w:val="00F23801"/>
    <w:rPr>
      <w:b/>
      <w:bCs/>
    </w:rPr>
  </w:style>
  <w:style w:type="paragraph" w:customStyle="1" w:styleId="nsayfalarbalkstili">
    <w:name w:val="ön sayfalar başlık stili"/>
    <w:basedOn w:val="nsayfalarmetinstili"/>
    <w:qFormat/>
    <w:rsid w:val="004E3930"/>
    <w:pPr>
      <w:jc w:val="center"/>
    </w:pPr>
    <w:rPr>
      <w:rFonts w:ascii="Times New Roman" w:hAnsi="Times New Roman"/>
      <w:b/>
      <w:bCs/>
      <w:sz w:val="28"/>
    </w:rPr>
  </w:style>
  <w:style w:type="paragraph" w:customStyle="1" w:styleId="nsayfalarmetinstili">
    <w:name w:val="ön sayfalar metin stili"/>
    <w:basedOn w:val="Normal"/>
    <w:rsid w:val="005F1DAA"/>
    <w:pPr>
      <w:widowControl/>
      <w:autoSpaceDE/>
      <w:autoSpaceDN/>
      <w:adjustRightInd/>
      <w:spacing w:before="120" w:after="120"/>
      <w:jc w:val="both"/>
    </w:pPr>
    <w:rPr>
      <w:rFonts w:ascii="Calibri" w:hAnsi="Calibri"/>
      <w:sz w:val="24"/>
    </w:rPr>
  </w:style>
  <w:style w:type="character" w:customStyle="1" w:styleId="AltbilgiChar">
    <w:name w:val="Altbilgi Char"/>
    <w:link w:val="Altbilgi1"/>
    <w:uiPriority w:val="99"/>
    <w:rsid w:val="00674DE2"/>
  </w:style>
  <w:style w:type="paragraph" w:styleId="T4">
    <w:name w:val="toc 4"/>
    <w:basedOn w:val="Normal"/>
    <w:next w:val="Normal"/>
    <w:autoRedefine/>
    <w:uiPriority w:val="39"/>
    <w:unhideWhenUsed/>
    <w:rsid w:val="00A052D3"/>
    <w:pPr>
      <w:spacing w:line="360" w:lineRule="auto"/>
      <w:ind w:left="601"/>
      <w:jc w:val="both"/>
    </w:pPr>
    <w:rPr>
      <w:i/>
      <w:sz w:val="24"/>
    </w:rPr>
  </w:style>
  <w:style w:type="paragraph" w:customStyle="1" w:styleId="izelgeYazs">
    <w:name w:val="Çizelge Yazısı"/>
    <w:basedOn w:val="Normal"/>
    <w:next w:val="PARAGRAFMETN"/>
    <w:qFormat/>
    <w:rsid w:val="002616E4"/>
    <w:pPr>
      <w:spacing w:before="240" w:after="120" w:line="360" w:lineRule="auto"/>
      <w:jc w:val="center"/>
    </w:pPr>
    <w:rPr>
      <w:bCs/>
      <w:noProof/>
      <w:sz w:val="24"/>
    </w:rPr>
  </w:style>
  <w:style w:type="paragraph" w:customStyle="1" w:styleId="listelerstili">
    <w:name w:val="listeler stili"/>
    <w:basedOn w:val="nsayfalarmetinstili"/>
    <w:qFormat/>
    <w:rsid w:val="009977D3"/>
    <w:pPr>
      <w:tabs>
        <w:tab w:val="left" w:pos="851"/>
      </w:tabs>
      <w:spacing w:before="0" w:after="0"/>
    </w:pPr>
  </w:style>
  <w:style w:type="paragraph" w:customStyle="1" w:styleId="denklem">
    <w:name w:val="denklem"/>
    <w:basedOn w:val="Normal"/>
    <w:qFormat/>
    <w:rsid w:val="00DA2A78"/>
    <w:pPr>
      <w:tabs>
        <w:tab w:val="right" w:pos="9072"/>
      </w:tabs>
      <w:autoSpaceDE/>
      <w:autoSpaceDN/>
      <w:adjustRightInd/>
      <w:spacing w:before="120" w:after="120" w:line="360" w:lineRule="auto"/>
    </w:pPr>
    <w:rPr>
      <w:i/>
      <w:sz w:val="24"/>
    </w:rPr>
  </w:style>
  <w:style w:type="paragraph" w:customStyle="1" w:styleId="denklemnobolum3">
    <w:name w:val="denklemnobolum3"/>
    <w:basedOn w:val="Normal"/>
    <w:qFormat/>
    <w:rsid w:val="007B6277"/>
    <w:pPr>
      <w:numPr>
        <w:numId w:val="2"/>
      </w:numPr>
      <w:tabs>
        <w:tab w:val="right" w:pos="9072"/>
      </w:tabs>
      <w:autoSpaceDE/>
      <w:autoSpaceDN/>
      <w:adjustRightInd/>
      <w:ind w:left="0" w:firstLine="0"/>
      <w:jc w:val="right"/>
    </w:pPr>
    <w:rPr>
      <w:rFonts w:ascii="Calibri" w:hAnsi="Calibri" w:cs="Calibri"/>
      <w:bCs/>
      <w:iCs/>
      <w:w w:val="105"/>
      <w:sz w:val="24"/>
      <w:szCs w:val="24"/>
    </w:rPr>
  </w:style>
  <w:style w:type="paragraph" w:customStyle="1" w:styleId="Resimler">
    <w:name w:val="Resimler"/>
    <w:basedOn w:val="Normal"/>
    <w:next w:val="Normal"/>
    <w:qFormat/>
    <w:rsid w:val="00AE4C63"/>
    <w:pPr>
      <w:spacing w:before="120"/>
      <w:jc w:val="center"/>
    </w:pPr>
  </w:style>
  <w:style w:type="paragraph" w:styleId="DipnotMetni">
    <w:name w:val="footnote text"/>
    <w:basedOn w:val="Normal"/>
    <w:link w:val="DipnotMetniChar"/>
    <w:uiPriority w:val="99"/>
    <w:semiHidden/>
    <w:unhideWhenUsed/>
    <w:rsid w:val="00B5148D"/>
  </w:style>
  <w:style w:type="character" w:customStyle="1" w:styleId="DipnotMetniChar">
    <w:name w:val="Dipnot Metni Char"/>
    <w:basedOn w:val="VarsaylanParagrafYazTipi"/>
    <w:link w:val="DipnotMetni"/>
    <w:uiPriority w:val="99"/>
    <w:semiHidden/>
    <w:rsid w:val="00B5148D"/>
  </w:style>
  <w:style w:type="character" w:styleId="DipnotBavurusu">
    <w:name w:val="footnote reference"/>
    <w:uiPriority w:val="99"/>
    <w:semiHidden/>
    <w:unhideWhenUsed/>
    <w:rsid w:val="00B5148D"/>
    <w:rPr>
      <w:vertAlign w:val="superscript"/>
    </w:rPr>
  </w:style>
  <w:style w:type="paragraph" w:styleId="KonuBal">
    <w:name w:val="Title"/>
    <w:basedOn w:val="Normal"/>
    <w:next w:val="Normal"/>
    <w:link w:val="KonuBalChar"/>
    <w:uiPriority w:val="10"/>
    <w:qFormat/>
    <w:rsid w:val="0080503F"/>
    <w:pPr>
      <w:spacing w:before="240" w:after="60"/>
      <w:jc w:val="center"/>
      <w:outlineLvl w:val="0"/>
    </w:pPr>
    <w:rPr>
      <w:rFonts w:ascii="Calibri Light" w:hAnsi="Calibri Light"/>
      <w:b/>
      <w:bCs/>
      <w:kern w:val="28"/>
      <w:sz w:val="32"/>
      <w:szCs w:val="32"/>
    </w:rPr>
  </w:style>
  <w:style w:type="character" w:customStyle="1" w:styleId="KonuBalChar">
    <w:name w:val="Konu Başlığı Char"/>
    <w:link w:val="KonuBal"/>
    <w:uiPriority w:val="10"/>
    <w:rsid w:val="0080503F"/>
    <w:rPr>
      <w:rFonts w:ascii="Calibri Light" w:eastAsia="Times New Roman" w:hAnsi="Calibri Light" w:cs="Times New Roman"/>
      <w:b/>
      <w:bCs/>
      <w:kern w:val="28"/>
      <w:sz w:val="32"/>
      <w:szCs w:val="32"/>
    </w:rPr>
  </w:style>
  <w:style w:type="character" w:styleId="SonNotBavurusu">
    <w:name w:val="endnote reference"/>
    <w:uiPriority w:val="99"/>
    <w:semiHidden/>
    <w:unhideWhenUsed/>
    <w:rsid w:val="00AD12E0"/>
    <w:rPr>
      <w:vertAlign w:val="superscript"/>
    </w:rPr>
  </w:style>
  <w:style w:type="paragraph" w:styleId="Kaynaka">
    <w:name w:val="Bibliography"/>
    <w:basedOn w:val="Normal"/>
    <w:next w:val="Normal"/>
    <w:uiPriority w:val="37"/>
    <w:unhideWhenUsed/>
    <w:rsid w:val="008B4408"/>
  </w:style>
  <w:style w:type="character" w:customStyle="1" w:styleId="apple-converted-space">
    <w:name w:val="apple-converted-space"/>
    <w:rsid w:val="00A668B1"/>
  </w:style>
  <w:style w:type="character" w:customStyle="1" w:styleId="Gvdemetni1">
    <w:name w:val="Gövde metni_"/>
    <w:link w:val="Gvdemetni0"/>
    <w:rsid w:val="00BE3E9D"/>
    <w:rPr>
      <w:sz w:val="21"/>
      <w:szCs w:val="21"/>
      <w:shd w:val="clear" w:color="auto" w:fill="FFFFFF"/>
    </w:rPr>
  </w:style>
  <w:style w:type="paragraph" w:customStyle="1" w:styleId="Gvdemetni0">
    <w:name w:val="Gövde metni"/>
    <w:basedOn w:val="Normal"/>
    <w:link w:val="Gvdemetni1"/>
    <w:rsid w:val="00BE3E9D"/>
    <w:pPr>
      <w:shd w:val="clear" w:color="auto" w:fill="FFFFFF"/>
      <w:autoSpaceDE/>
      <w:autoSpaceDN/>
      <w:adjustRightInd/>
      <w:spacing w:before="180" w:after="60" w:line="0" w:lineRule="atLeast"/>
      <w:jc w:val="both"/>
    </w:pPr>
    <w:rPr>
      <w:sz w:val="21"/>
      <w:szCs w:val="21"/>
    </w:rPr>
  </w:style>
  <w:style w:type="character" w:styleId="zlenenKpr">
    <w:name w:val="FollowedHyperlink"/>
    <w:uiPriority w:val="99"/>
    <w:semiHidden/>
    <w:unhideWhenUsed/>
    <w:rsid w:val="00BE3E9D"/>
    <w:rPr>
      <w:color w:val="954F72"/>
      <w:u w:val="single"/>
    </w:rPr>
  </w:style>
  <w:style w:type="paragraph" w:customStyle="1" w:styleId="BALIKKAYNAK">
    <w:name w:val="BAŞLIK KAYNAK"/>
    <w:basedOn w:val="Balk1ekil"/>
    <w:qFormat/>
    <w:rsid w:val="006A1445"/>
    <w:pPr>
      <w:spacing w:after="0"/>
    </w:pPr>
  </w:style>
  <w:style w:type="paragraph" w:styleId="GvdeMetni3">
    <w:name w:val="Body Text 3"/>
    <w:basedOn w:val="Normal"/>
    <w:link w:val="GvdeMetni3Char"/>
    <w:uiPriority w:val="99"/>
    <w:semiHidden/>
    <w:unhideWhenUsed/>
    <w:rsid w:val="00A80542"/>
    <w:pPr>
      <w:spacing w:after="120"/>
    </w:pPr>
    <w:rPr>
      <w:sz w:val="16"/>
      <w:szCs w:val="16"/>
    </w:rPr>
  </w:style>
  <w:style w:type="character" w:customStyle="1" w:styleId="GvdeMetni3Char">
    <w:name w:val="Gövde Metni 3 Char"/>
    <w:link w:val="GvdeMetni3"/>
    <w:uiPriority w:val="99"/>
    <w:semiHidden/>
    <w:rsid w:val="00A80542"/>
    <w:rPr>
      <w:sz w:val="16"/>
      <w:szCs w:val="16"/>
    </w:rPr>
  </w:style>
  <w:style w:type="character" w:customStyle="1" w:styleId="hps">
    <w:name w:val="hps"/>
    <w:rsid w:val="00A80542"/>
  </w:style>
  <w:style w:type="paragraph" w:customStyle="1" w:styleId="ww-normalweb1">
    <w:name w:val="ww-normalweb1"/>
    <w:basedOn w:val="Normal"/>
    <w:rsid w:val="00A80542"/>
    <w:pPr>
      <w:widowControl/>
      <w:autoSpaceDE/>
      <w:autoSpaceDN/>
      <w:adjustRightInd/>
      <w:spacing w:before="100" w:beforeAutospacing="1" w:after="100" w:afterAutospacing="1"/>
    </w:pPr>
    <w:rPr>
      <w:sz w:val="24"/>
      <w:szCs w:val="24"/>
    </w:rPr>
  </w:style>
  <w:style w:type="paragraph" w:customStyle="1" w:styleId="Text">
    <w:name w:val="Text"/>
    <w:basedOn w:val="Normal"/>
    <w:rsid w:val="00A80542"/>
    <w:pPr>
      <w:widowControl/>
      <w:autoSpaceDE/>
      <w:autoSpaceDN/>
      <w:adjustRightInd/>
      <w:ind w:firstLine="567"/>
      <w:jc w:val="both"/>
    </w:pPr>
    <w:rPr>
      <w:szCs w:val="24"/>
      <w:lang w:val="sl-SI" w:eastAsia="sl-SI"/>
    </w:rPr>
  </w:style>
  <w:style w:type="character" w:styleId="YerTutucuMetni">
    <w:name w:val="Placeholder Text"/>
    <w:uiPriority w:val="99"/>
    <w:semiHidden/>
    <w:rsid w:val="00A80542"/>
    <w:rPr>
      <w:color w:val="808080"/>
    </w:rPr>
  </w:style>
  <w:style w:type="paragraph" w:styleId="BelgeBalantlar">
    <w:name w:val="Document Map"/>
    <w:basedOn w:val="Normal"/>
    <w:link w:val="BelgeBalantlarChar"/>
    <w:uiPriority w:val="99"/>
    <w:semiHidden/>
    <w:unhideWhenUsed/>
    <w:rsid w:val="00A80542"/>
    <w:rPr>
      <w:rFonts w:ascii="Tahoma" w:hAnsi="Tahoma" w:cs="Tahoma"/>
      <w:sz w:val="16"/>
      <w:szCs w:val="16"/>
    </w:rPr>
  </w:style>
  <w:style w:type="character" w:customStyle="1" w:styleId="BelgeBalantlarChar">
    <w:name w:val="Belge Bağlantıları Char"/>
    <w:link w:val="BelgeBalantlar"/>
    <w:uiPriority w:val="99"/>
    <w:semiHidden/>
    <w:rsid w:val="00A80542"/>
    <w:rPr>
      <w:rFonts w:ascii="Tahoma" w:hAnsi="Tahoma" w:cs="Tahoma"/>
      <w:sz w:val="16"/>
      <w:szCs w:val="16"/>
    </w:rPr>
  </w:style>
  <w:style w:type="character" w:customStyle="1" w:styleId="shorttext">
    <w:name w:val="short_text"/>
    <w:rsid w:val="00A80542"/>
  </w:style>
  <w:style w:type="character" w:customStyle="1" w:styleId="tgc">
    <w:name w:val="_tgc"/>
    <w:rsid w:val="00A80542"/>
  </w:style>
  <w:style w:type="paragraph" w:styleId="Dzeltme">
    <w:name w:val="Revision"/>
    <w:hidden/>
    <w:uiPriority w:val="99"/>
    <w:semiHidden/>
    <w:rsid w:val="00A80542"/>
  </w:style>
  <w:style w:type="paragraph" w:customStyle="1" w:styleId="ekilYazs">
    <w:name w:val="Şekil Yazısı"/>
    <w:basedOn w:val="ekiller"/>
    <w:qFormat/>
    <w:rsid w:val="00934960"/>
    <w:pPr>
      <w:spacing w:before="120" w:after="240"/>
      <w:contextualSpacing/>
    </w:pPr>
  </w:style>
  <w:style w:type="paragraph" w:customStyle="1" w:styleId="Ekler">
    <w:name w:val="Ekler"/>
    <w:basedOn w:val="PARAGRAFMETN"/>
    <w:next w:val="PARAGRAFMETN"/>
    <w:link w:val="EklerChar"/>
    <w:qFormat/>
    <w:rsid w:val="00B52FBD"/>
    <w:pPr>
      <w:numPr>
        <w:numId w:val="12"/>
      </w:numPr>
      <w:jc w:val="left"/>
    </w:pPr>
    <w:rPr>
      <w:b/>
    </w:rPr>
  </w:style>
  <w:style w:type="paragraph" w:customStyle="1" w:styleId="EkBalk1">
    <w:name w:val="EkBaşlık1"/>
    <w:basedOn w:val="PARAGRAFMETN"/>
    <w:next w:val="PARAGRAFMETN"/>
    <w:autoRedefine/>
    <w:qFormat/>
    <w:rsid w:val="009652A0"/>
    <w:pPr>
      <w:numPr>
        <w:numId w:val="25"/>
      </w:numPr>
      <w:autoSpaceDE w:val="0"/>
      <w:autoSpaceDN w:val="0"/>
      <w:adjustRightInd w:val="0"/>
      <w:spacing w:after="240"/>
      <w:jc w:val="left"/>
      <w:outlineLvl w:val="0"/>
    </w:pPr>
    <w:rPr>
      <w:b/>
    </w:rPr>
  </w:style>
  <w:style w:type="character" w:customStyle="1" w:styleId="EklerChar">
    <w:name w:val="Ekler Char"/>
    <w:link w:val="Ekler"/>
    <w:rsid w:val="00B52FBD"/>
    <w:rPr>
      <w:b/>
      <w:color w:val="000000"/>
      <w:sz w:val="24"/>
      <w:szCs w:val="24"/>
      <w:shd w:val="clear" w:color="auto" w:fill="FFFFFF"/>
    </w:rPr>
  </w:style>
  <w:style w:type="paragraph" w:customStyle="1" w:styleId="EkBalk2">
    <w:name w:val="EkBaşlık2"/>
    <w:basedOn w:val="PARAGRAFMETN"/>
    <w:next w:val="PARAGRAFMETN"/>
    <w:qFormat/>
    <w:rsid w:val="00130390"/>
    <w:pPr>
      <w:numPr>
        <w:ilvl w:val="1"/>
        <w:numId w:val="25"/>
      </w:numPr>
      <w:outlineLvl w:val="1"/>
    </w:pPr>
    <w:rPr>
      <w:b/>
    </w:rPr>
  </w:style>
  <w:style w:type="numbering" w:customStyle="1" w:styleId="EKLERba">
    <w:name w:val="EKLERbaş"/>
    <w:uiPriority w:val="99"/>
    <w:rsid w:val="00297053"/>
    <w:pPr>
      <w:numPr>
        <w:numId w:val="13"/>
      </w:numPr>
    </w:pPr>
  </w:style>
  <w:style w:type="paragraph" w:customStyle="1" w:styleId="EkBalk3">
    <w:name w:val="EkBaşlık3"/>
    <w:basedOn w:val="EkBalk2"/>
    <w:qFormat/>
    <w:rsid w:val="00DE4CF8"/>
    <w:pPr>
      <w:numPr>
        <w:ilvl w:val="2"/>
      </w:numPr>
      <w:outlineLvl w:val="2"/>
    </w:pPr>
    <w:rPr>
      <w:b w:val="0"/>
      <w:i/>
    </w:rPr>
  </w:style>
  <w:style w:type="paragraph" w:styleId="stBilgi">
    <w:name w:val="header"/>
    <w:basedOn w:val="Normal"/>
    <w:link w:val="stBilgiChar0"/>
    <w:unhideWhenUsed/>
    <w:rsid w:val="00E174A2"/>
    <w:pPr>
      <w:tabs>
        <w:tab w:val="center" w:pos="4536"/>
        <w:tab w:val="right" w:pos="9072"/>
      </w:tabs>
    </w:pPr>
  </w:style>
  <w:style w:type="character" w:customStyle="1" w:styleId="stBilgiChar0">
    <w:name w:val="Üst Bilgi Char"/>
    <w:basedOn w:val="VarsaylanParagrafYazTipi"/>
    <w:link w:val="stBilgi"/>
    <w:rsid w:val="00E174A2"/>
  </w:style>
  <w:style w:type="paragraph" w:styleId="AltBilgi">
    <w:name w:val="footer"/>
    <w:basedOn w:val="Normal"/>
    <w:link w:val="AltBilgiChar0"/>
    <w:uiPriority w:val="99"/>
    <w:unhideWhenUsed/>
    <w:rsid w:val="00E174A2"/>
    <w:pPr>
      <w:tabs>
        <w:tab w:val="center" w:pos="4536"/>
        <w:tab w:val="right" w:pos="9072"/>
      </w:tabs>
    </w:pPr>
  </w:style>
  <w:style w:type="character" w:customStyle="1" w:styleId="AltBilgiChar0">
    <w:name w:val="Alt Bilgi Char"/>
    <w:basedOn w:val="VarsaylanParagrafYazTipi"/>
    <w:link w:val="AltBilgi"/>
    <w:uiPriority w:val="99"/>
    <w:rsid w:val="00E174A2"/>
  </w:style>
  <w:style w:type="paragraph" w:customStyle="1" w:styleId="numaraszbalk">
    <w:name w:val="numarasız başlık"/>
    <w:basedOn w:val="Gvdemetni0"/>
    <w:qFormat/>
    <w:rsid w:val="00452517"/>
    <w:pPr>
      <w:spacing w:before="0" w:after="480" w:line="360" w:lineRule="auto"/>
      <w:jc w:val="center"/>
    </w:pPr>
    <w:rPr>
      <w:b/>
      <w:sz w:val="28"/>
    </w:rPr>
  </w:style>
  <w:style w:type="paragraph" w:customStyle="1" w:styleId="DenklemYazs">
    <w:name w:val="Denklem Yazısı"/>
    <w:basedOn w:val="Normal"/>
    <w:next w:val="PARAGRAFMETN"/>
    <w:qFormat/>
    <w:rsid w:val="002616E4"/>
    <w:pPr>
      <w:framePr w:hSpace="141" w:wrap="around" w:vAnchor="text" w:hAnchor="margin" w:y="116"/>
      <w:spacing w:before="120" w:after="120" w:line="360" w:lineRule="auto"/>
      <w:jc w:val="right"/>
    </w:pPr>
    <w:rPr>
      <w:bCs/>
      <w:noProof/>
      <w:sz w:val="24"/>
    </w:rPr>
  </w:style>
  <w:style w:type="paragraph" w:styleId="ResimYazs">
    <w:name w:val="caption"/>
    <w:basedOn w:val="Normal"/>
    <w:next w:val="Normal"/>
    <w:uiPriority w:val="35"/>
    <w:semiHidden/>
    <w:unhideWhenUsed/>
    <w:rsid w:val="00A850B5"/>
    <w:pPr>
      <w:spacing w:after="200"/>
    </w:pPr>
    <w:rPr>
      <w:i/>
      <w:iCs/>
      <w:color w:val="44546A" w:themeColor="text2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110492"/>
    <w:pPr>
      <w:widowControl/>
      <w:autoSpaceDE/>
      <w:autoSpaceDN/>
      <w:adjustRightInd/>
      <w:spacing w:before="100" w:beforeAutospacing="1" w:after="100" w:afterAutospacing="1"/>
    </w:pPr>
    <w:rPr>
      <w:sz w:val="24"/>
      <w:szCs w:val="24"/>
    </w:rPr>
  </w:style>
  <w:style w:type="character" w:customStyle="1" w:styleId="sentence">
    <w:name w:val="sentence"/>
    <w:basedOn w:val="VarsaylanParagrafYazTipi"/>
    <w:rsid w:val="00AF0112"/>
  </w:style>
  <w:style w:type="character" w:styleId="Gl">
    <w:name w:val="Strong"/>
    <w:basedOn w:val="VarsaylanParagrafYazTipi"/>
    <w:uiPriority w:val="22"/>
    <w:qFormat/>
    <w:rsid w:val="00E630CD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491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66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240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844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43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587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220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831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906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11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88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40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959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85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2.xml"/><Relationship Id="rId18" Type="http://schemas.openxmlformats.org/officeDocument/2006/relationships/footer" Target="footer7.xml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footer" Target="footer6.xml"/><Relationship Id="rId2" Type="http://schemas.openxmlformats.org/officeDocument/2006/relationships/customXml" Target="../customXml/item2.xml"/><Relationship Id="rId16" Type="http://schemas.openxmlformats.org/officeDocument/2006/relationships/footer" Target="footer5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5" Type="http://schemas.openxmlformats.org/officeDocument/2006/relationships/numbering" Target="numbering.xml"/><Relationship Id="rId15" Type="http://schemas.openxmlformats.org/officeDocument/2006/relationships/footer" Target="footer4.xml"/><Relationship Id="rId10" Type="http://schemas.openxmlformats.org/officeDocument/2006/relationships/endnotes" Target="endnotes.xml"/><Relationship Id="rId19" Type="http://schemas.openxmlformats.org/officeDocument/2006/relationships/footer" Target="footer8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>
  <documentManagement>
    <_DCDateModified xmlns="http://schemas.microsoft.com/sharepoint/v3/fields" xsi:nil="true"/>
    <Target_x0020_Audiences xmlns="e4f62fc4-03e7-4f84-93d7-72e322cda16a" xsi:nil="true"/>
  </documentManagement>
</p:properties>
</file>

<file path=customXml/item3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yus12</b:Tag>
    <b:SourceType>Book</b:SourceType>
    <b:Guid>{4EEE1BF7-3D4A-4153-8809-717D81596018}</b:Guid>
    <b:Title>hgs sjglksg gasglşk</b:Title>
    <b:Year>2012</b:Year>
    <b:City>istanbul</b:City>
    <b:Publisher>IEEE PUB</b:Publisher>
    <b:Author>
      <b:Author>
        <b:NameList>
          <b:Person>
            <b:Last>yusuf</b:Last>
            <b:First>altun</b:First>
          </b:Person>
          <b:Person>
            <b:Last>mustafa</b:Last>
            <b:First>altun</b:First>
          </b:Person>
          <b:Person>
            <b:Last>ahmet </b:Last>
            <b:First>altun</b:First>
          </b:Person>
          <b:Person>
            <b:Last>mehmet</b:Last>
            <b:First>altun</b:First>
          </b:Person>
        </b:NameList>
      </b:Author>
    </b:Author>
    <b:Volume>5</b:Volume>
    <b:NumberVolumes>3</b:NumberVolumes>
    <b:Pages>450-489</b:Pages>
    <b:RefOrder>2</b:RefOrder>
  </b:Source>
  <b:Source>
    <b:Tag>ism</b:Tag>
    <b:SourceType>ArticleInAPeriodical</b:SourceType>
    <b:Guid>{33414015-A567-4E23-9221-638DE857F5B4}</b:Guid>
    <b:Author>
      <b:Author>
        <b:NameList>
          <b:Person>
            <b:Last>gürsoy</b:Last>
            <b:First>ismail</b:First>
          </b:Person>
        </b:NameList>
      </b:Author>
    </b:Author>
    <b:PeriodicalTitle>https://www.ismailgursoy.com.tr/asp-net-core-projesi-olusturma/</b:PeriodicalTitle>
    <b:Title>ASP.NET Core Projesi Oluşturma</b:Title>
    <b:Year>2020</b:Year>
    <b:RefOrder>1</b:RefOrder>
  </b:Source>
  <b:Source>
    <b:Tag>osm20</b:Tag>
    <b:SourceType>ArticleInAPeriodical</b:SourceType>
    <b:Guid>{E35E1C38-71D3-450C-B430-5A3E3AAFFA3A}</b:Guid>
    <b:Author>
      <b:Author>
        <b:NameList>
          <b:Person>
            <b:Last>omnur</b:Last>
            <b:First>osman</b:First>
          </b:Person>
        </b:NameList>
      </b:Author>
    </b:Author>
    <b:Title>C# nedir?</b:Title>
    <b:PeriodicalTitle>web tekno blog</b:PeriodicalTitle>
    <b:Year>2020</b:Year>
    <b:RefOrder>3</b:RefOrder>
  </b:Source>
</b:Sourc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94A92C20ECF7A4F805B46608BFBD284" ma:contentTypeVersion="2" ma:contentTypeDescription="Create a new document." ma:contentTypeScope="" ma:versionID="0159602ff5bbb884042df9858dec6ddd">
  <xsd:schema xmlns:xsd="http://www.w3.org/2001/XMLSchema" xmlns:p="http://schemas.microsoft.com/office/2006/metadata/properties" xmlns:ns2="http://schemas.microsoft.com/sharepoint/v3/fields" xmlns:ns3="e4f62fc4-03e7-4f84-93d7-72e322cda16a" targetNamespace="http://schemas.microsoft.com/office/2006/metadata/properties" ma:root="true" ma:fieldsID="5bba5fe5619e0e2455efcdc13e06979b" ns2:_="" ns3:_="">
    <xsd:import namespace="http://schemas.microsoft.com/sharepoint/v3/fields"/>
    <xsd:import namespace="e4f62fc4-03e7-4f84-93d7-72e322cda16a"/>
    <xsd:element name="properties">
      <xsd:complexType>
        <xsd:sequence>
          <xsd:element name="documentManagement">
            <xsd:complexType>
              <xsd:all>
                <xsd:element ref="ns2:_DCDateModified" minOccurs="0"/>
                <xsd:element ref="ns3:Target_x0020_Audiences" minOccurs="0"/>
              </xsd:all>
            </xsd:complexType>
          </xsd:element>
        </xsd:sequence>
      </xsd:complexType>
    </xsd:element>
  </xsd:schema>
  <xsd:schema xmlns:xsd="http://www.w3.org/2001/XMLSchema" xmlns:dms="http://schemas.microsoft.com/office/2006/documentManagement/types" targetNamespace="http://schemas.microsoft.com/sharepoint/v3/fields" elementFormDefault="qualified">
    <xsd:import namespace="http://schemas.microsoft.com/office/2006/documentManagement/types"/>
    <xsd:element name="_DCDateModified" ma:index="8" nillable="true" ma:displayName="Date Modified" ma:description="The date on which this resource was last modified" ma:format="DateTime" ma:internalName="_DCDateModified">
      <xsd:simpleType>
        <xsd:restriction base="dms:DateTime"/>
      </xsd:simpleType>
    </xsd:element>
  </xsd:schema>
  <xsd:schema xmlns:xsd="http://www.w3.org/2001/XMLSchema" xmlns:dms="http://schemas.microsoft.com/office/2006/documentManagement/types" targetNamespace="e4f62fc4-03e7-4f84-93d7-72e322cda16a" elementFormDefault="qualified">
    <xsd:import namespace="http://schemas.microsoft.com/office/2006/documentManagement/types"/>
    <xsd:element name="Target_x0020_Audiences" ma:index="9" nillable="true" ma:displayName="Target Audiences" ma:internalName="Target_x0020_Audiences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Props1.xml><?xml version="1.0" encoding="utf-8"?>
<ds:datastoreItem xmlns:ds="http://schemas.openxmlformats.org/officeDocument/2006/customXml" ds:itemID="{394C5D44-47CF-45C9-AB51-62838C20BBE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843C3E04-44B6-4CAA-8BE2-E9A667FA3E4A}">
  <ds:schemaRefs>
    <ds:schemaRef ds:uri="http://schemas.microsoft.com/office/2006/metadata/properties"/>
    <ds:schemaRef ds:uri="http://schemas.microsoft.com/sharepoint/v3/fields"/>
    <ds:schemaRef ds:uri="e4f62fc4-03e7-4f84-93d7-72e322cda16a"/>
  </ds:schemaRefs>
</ds:datastoreItem>
</file>

<file path=customXml/itemProps3.xml><?xml version="1.0" encoding="utf-8"?>
<ds:datastoreItem xmlns:ds="http://schemas.openxmlformats.org/officeDocument/2006/customXml" ds:itemID="{1C463C0A-465C-4B79-91DF-12DAFE5866A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F3544158-7D1B-4F09-BD85-3E9F4A05AC9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/fields"/>
    <ds:schemaRef ds:uri="e4f62fc4-03e7-4f84-93d7-72e322cda16a"/>
    <ds:schemaRef ds:uri="http://schemas.microsoft.com/office/2006/documentManagement/types"/>
    <ds:schemaRef ds:uri="http://schemas.openxmlformats.org/package/2006/metadata/core-properties"/>
    <ds:schemaRef ds:uri="http://purl.org/dc/elements/1.1/"/>
    <ds:schemaRef ds:uri="http://purl.org/dc/terms/"/>
    <ds:schemaRef ds:uri="http://schemas.microsoft.com/office/internal/2005/internalDocumentation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5</Pages>
  <Words>666</Words>
  <Characters>3801</Characters>
  <Application>Microsoft Office Word</Application>
  <DocSecurity>0</DocSecurity>
  <Lines>31</Lines>
  <Paragraphs>8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>Sablon</vt:lpstr>
    </vt:vector>
  </TitlesOfParts>
  <Company/>
  <LinksUpToDate>false</LinksUpToDate>
  <CharactersWithSpaces>4459</CharactersWithSpaces>
  <SharedDoc>false</SharedDoc>
  <HLinks>
    <vt:vector size="264" baseType="variant">
      <vt:variant>
        <vt:i4>2687077</vt:i4>
      </vt:variant>
      <vt:variant>
        <vt:i4>699</vt:i4>
      </vt:variant>
      <vt:variant>
        <vt:i4>0</vt:i4>
      </vt:variant>
      <vt:variant>
        <vt:i4>5</vt:i4>
      </vt:variant>
      <vt:variant>
        <vt:lpwstr>http://www.atm.com/</vt:lpwstr>
      </vt:variant>
      <vt:variant>
        <vt:lpwstr/>
      </vt:variant>
      <vt:variant>
        <vt:i4>2687077</vt:i4>
      </vt:variant>
      <vt:variant>
        <vt:i4>696</vt:i4>
      </vt:variant>
      <vt:variant>
        <vt:i4>0</vt:i4>
      </vt:variant>
      <vt:variant>
        <vt:i4>5</vt:i4>
      </vt:variant>
      <vt:variant>
        <vt:lpwstr>http://www.atm.com/</vt:lpwstr>
      </vt:variant>
      <vt:variant>
        <vt:lpwstr/>
      </vt:variant>
      <vt:variant>
        <vt:i4>1245245</vt:i4>
      </vt:variant>
      <vt:variant>
        <vt:i4>449</vt:i4>
      </vt:variant>
      <vt:variant>
        <vt:i4>0</vt:i4>
      </vt:variant>
      <vt:variant>
        <vt:i4>5</vt:i4>
      </vt:variant>
      <vt:variant>
        <vt:lpwstr/>
      </vt:variant>
      <vt:variant>
        <vt:lpwstr>_Toc479772765</vt:lpwstr>
      </vt:variant>
      <vt:variant>
        <vt:i4>1245245</vt:i4>
      </vt:variant>
      <vt:variant>
        <vt:i4>443</vt:i4>
      </vt:variant>
      <vt:variant>
        <vt:i4>0</vt:i4>
      </vt:variant>
      <vt:variant>
        <vt:i4>5</vt:i4>
      </vt:variant>
      <vt:variant>
        <vt:lpwstr/>
      </vt:variant>
      <vt:variant>
        <vt:lpwstr>_Toc479772764</vt:lpwstr>
      </vt:variant>
      <vt:variant>
        <vt:i4>1245245</vt:i4>
      </vt:variant>
      <vt:variant>
        <vt:i4>437</vt:i4>
      </vt:variant>
      <vt:variant>
        <vt:i4>0</vt:i4>
      </vt:variant>
      <vt:variant>
        <vt:i4>5</vt:i4>
      </vt:variant>
      <vt:variant>
        <vt:lpwstr/>
      </vt:variant>
      <vt:variant>
        <vt:lpwstr>_Toc479772763</vt:lpwstr>
      </vt:variant>
      <vt:variant>
        <vt:i4>1245245</vt:i4>
      </vt:variant>
      <vt:variant>
        <vt:i4>431</vt:i4>
      </vt:variant>
      <vt:variant>
        <vt:i4>0</vt:i4>
      </vt:variant>
      <vt:variant>
        <vt:i4>5</vt:i4>
      </vt:variant>
      <vt:variant>
        <vt:lpwstr/>
      </vt:variant>
      <vt:variant>
        <vt:lpwstr>_Toc479772762</vt:lpwstr>
      </vt:variant>
      <vt:variant>
        <vt:i4>1245245</vt:i4>
      </vt:variant>
      <vt:variant>
        <vt:i4>425</vt:i4>
      </vt:variant>
      <vt:variant>
        <vt:i4>0</vt:i4>
      </vt:variant>
      <vt:variant>
        <vt:i4>5</vt:i4>
      </vt:variant>
      <vt:variant>
        <vt:lpwstr/>
      </vt:variant>
      <vt:variant>
        <vt:lpwstr>_Toc479772761</vt:lpwstr>
      </vt:variant>
      <vt:variant>
        <vt:i4>1245245</vt:i4>
      </vt:variant>
      <vt:variant>
        <vt:i4>419</vt:i4>
      </vt:variant>
      <vt:variant>
        <vt:i4>0</vt:i4>
      </vt:variant>
      <vt:variant>
        <vt:i4>5</vt:i4>
      </vt:variant>
      <vt:variant>
        <vt:lpwstr/>
      </vt:variant>
      <vt:variant>
        <vt:lpwstr>_Toc479772760</vt:lpwstr>
      </vt:variant>
      <vt:variant>
        <vt:i4>1048637</vt:i4>
      </vt:variant>
      <vt:variant>
        <vt:i4>413</vt:i4>
      </vt:variant>
      <vt:variant>
        <vt:i4>0</vt:i4>
      </vt:variant>
      <vt:variant>
        <vt:i4>5</vt:i4>
      </vt:variant>
      <vt:variant>
        <vt:lpwstr/>
      </vt:variant>
      <vt:variant>
        <vt:lpwstr>_Toc479772759</vt:lpwstr>
      </vt:variant>
      <vt:variant>
        <vt:i4>1048637</vt:i4>
      </vt:variant>
      <vt:variant>
        <vt:i4>407</vt:i4>
      </vt:variant>
      <vt:variant>
        <vt:i4>0</vt:i4>
      </vt:variant>
      <vt:variant>
        <vt:i4>5</vt:i4>
      </vt:variant>
      <vt:variant>
        <vt:lpwstr/>
      </vt:variant>
      <vt:variant>
        <vt:lpwstr>_Toc479772758</vt:lpwstr>
      </vt:variant>
      <vt:variant>
        <vt:i4>1441853</vt:i4>
      </vt:variant>
      <vt:variant>
        <vt:i4>398</vt:i4>
      </vt:variant>
      <vt:variant>
        <vt:i4>0</vt:i4>
      </vt:variant>
      <vt:variant>
        <vt:i4>5</vt:i4>
      </vt:variant>
      <vt:variant>
        <vt:lpwstr/>
      </vt:variant>
      <vt:variant>
        <vt:lpwstr>_Toc479772736</vt:lpwstr>
      </vt:variant>
      <vt:variant>
        <vt:i4>1441853</vt:i4>
      </vt:variant>
      <vt:variant>
        <vt:i4>392</vt:i4>
      </vt:variant>
      <vt:variant>
        <vt:i4>0</vt:i4>
      </vt:variant>
      <vt:variant>
        <vt:i4>5</vt:i4>
      </vt:variant>
      <vt:variant>
        <vt:lpwstr/>
      </vt:variant>
      <vt:variant>
        <vt:lpwstr>_Toc479772735</vt:lpwstr>
      </vt:variant>
      <vt:variant>
        <vt:i4>1441853</vt:i4>
      </vt:variant>
      <vt:variant>
        <vt:i4>386</vt:i4>
      </vt:variant>
      <vt:variant>
        <vt:i4>0</vt:i4>
      </vt:variant>
      <vt:variant>
        <vt:i4>5</vt:i4>
      </vt:variant>
      <vt:variant>
        <vt:lpwstr/>
      </vt:variant>
      <vt:variant>
        <vt:lpwstr>_Toc479772734</vt:lpwstr>
      </vt:variant>
      <vt:variant>
        <vt:i4>1441853</vt:i4>
      </vt:variant>
      <vt:variant>
        <vt:i4>380</vt:i4>
      </vt:variant>
      <vt:variant>
        <vt:i4>0</vt:i4>
      </vt:variant>
      <vt:variant>
        <vt:i4>5</vt:i4>
      </vt:variant>
      <vt:variant>
        <vt:lpwstr/>
      </vt:variant>
      <vt:variant>
        <vt:lpwstr>_Toc479772733</vt:lpwstr>
      </vt:variant>
      <vt:variant>
        <vt:i4>1441853</vt:i4>
      </vt:variant>
      <vt:variant>
        <vt:i4>374</vt:i4>
      </vt:variant>
      <vt:variant>
        <vt:i4>0</vt:i4>
      </vt:variant>
      <vt:variant>
        <vt:i4>5</vt:i4>
      </vt:variant>
      <vt:variant>
        <vt:lpwstr/>
      </vt:variant>
      <vt:variant>
        <vt:lpwstr>_Toc479772732</vt:lpwstr>
      </vt:variant>
      <vt:variant>
        <vt:i4>1441853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Toc479772731</vt:lpwstr>
      </vt:variant>
      <vt:variant>
        <vt:i4>1441853</vt:i4>
      </vt:variant>
      <vt:variant>
        <vt:i4>362</vt:i4>
      </vt:variant>
      <vt:variant>
        <vt:i4>0</vt:i4>
      </vt:variant>
      <vt:variant>
        <vt:i4>5</vt:i4>
      </vt:variant>
      <vt:variant>
        <vt:lpwstr/>
      </vt:variant>
      <vt:variant>
        <vt:lpwstr>_Toc479772730</vt:lpwstr>
      </vt:variant>
      <vt:variant>
        <vt:i4>1507389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Toc479772729</vt:lpwstr>
      </vt:variant>
      <vt:variant>
        <vt:i4>1507389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Toc479772728</vt:lpwstr>
      </vt:variant>
      <vt:variant>
        <vt:i4>1507389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Toc479772727</vt:lpwstr>
      </vt:variant>
      <vt:variant>
        <vt:i4>1507389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Toc479772726</vt:lpwstr>
      </vt:variant>
      <vt:variant>
        <vt:i4>1507389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Toc479772725</vt:lpwstr>
      </vt:variant>
      <vt:variant>
        <vt:i4>1507389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479772724</vt:lpwstr>
      </vt:variant>
      <vt:variant>
        <vt:i4>1507389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479772723</vt:lpwstr>
      </vt:variant>
      <vt:variant>
        <vt:i4>1507389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479772722</vt:lpwstr>
      </vt:variant>
      <vt:variant>
        <vt:i4>1507389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479772721</vt:lpwstr>
      </vt:variant>
      <vt:variant>
        <vt:i4>1507389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479772720</vt:lpwstr>
      </vt:variant>
      <vt:variant>
        <vt:i4>1310781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479772719</vt:lpwstr>
      </vt:variant>
      <vt:variant>
        <vt:i4>1310781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479772718</vt:lpwstr>
      </vt:variant>
      <vt:variant>
        <vt:i4>1310781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479772717</vt:lpwstr>
      </vt:variant>
      <vt:variant>
        <vt:i4>1310781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479772716</vt:lpwstr>
      </vt:variant>
      <vt:variant>
        <vt:i4>1310781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479772715</vt:lpwstr>
      </vt:variant>
      <vt:variant>
        <vt:i4>1245241</vt:i4>
      </vt:variant>
      <vt:variant>
        <vt:i4>263</vt:i4>
      </vt:variant>
      <vt:variant>
        <vt:i4>0</vt:i4>
      </vt:variant>
      <vt:variant>
        <vt:i4>5</vt:i4>
      </vt:variant>
      <vt:variant>
        <vt:lpwstr/>
      </vt:variant>
      <vt:variant>
        <vt:lpwstr>_Toc479776323</vt:lpwstr>
      </vt:variant>
      <vt:variant>
        <vt:i4>1245241</vt:i4>
      </vt:variant>
      <vt:variant>
        <vt:i4>257</vt:i4>
      </vt:variant>
      <vt:variant>
        <vt:i4>0</vt:i4>
      </vt:variant>
      <vt:variant>
        <vt:i4>5</vt:i4>
      </vt:variant>
      <vt:variant>
        <vt:lpwstr/>
      </vt:variant>
      <vt:variant>
        <vt:lpwstr>_Toc479776322</vt:lpwstr>
      </vt:variant>
      <vt:variant>
        <vt:i4>1245241</vt:i4>
      </vt:variant>
      <vt:variant>
        <vt:i4>251</vt:i4>
      </vt:variant>
      <vt:variant>
        <vt:i4>0</vt:i4>
      </vt:variant>
      <vt:variant>
        <vt:i4>5</vt:i4>
      </vt:variant>
      <vt:variant>
        <vt:lpwstr/>
      </vt:variant>
      <vt:variant>
        <vt:lpwstr>_Toc479776321</vt:lpwstr>
      </vt:variant>
      <vt:variant>
        <vt:i4>1245241</vt:i4>
      </vt:variant>
      <vt:variant>
        <vt:i4>245</vt:i4>
      </vt:variant>
      <vt:variant>
        <vt:i4>0</vt:i4>
      </vt:variant>
      <vt:variant>
        <vt:i4>5</vt:i4>
      </vt:variant>
      <vt:variant>
        <vt:lpwstr/>
      </vt:variant>
      <vt:variant>
        <vt:lpwstr>_Toc479776320</vt:lpwstr>
      </vt:variant>
      <vt:variant>
        <vt:i4>1048633</vt:i4>
      </vt:variant>
      <vt:variant>
        <vt:i4>239</vt:i4>
      </vt:variant>
      <vt:variant>
        <vt:i4>0</vt:i4>
      </vt:variant>
      <vt:variant>
        <vt:i4>5</vt:i4>
      </vt:variant>
      <vt:variant>
        <vt:lpwstr/>
      </vt:variant>
      <vt:variant>
        <vt:lpwstr>_Toc479776319</vt:lpwstr>
      </vt:variant>
      <vt:variant>
        <vt:i4>1048633</vt:i4>
      </vt:variant>
      <vt:variant>
        <vt:i4>233</vt:i4>
      </vt:variant>
      <vt:variant>
        <vt:i4>0</vt:i4>
      </vt:variant>
      <vt:variant>
        <vt:i4>5</vt:i4>
      </vt:variant>
      <vt:variant>
        <vt:lpwstr/>
      </vt:variant>
      <vt:variant>
        <vt:lpwstr>_Toc479776318</vt:lpwstr>
      </vt:variant>
      <vt:variant>
        <vt:i4>1048633</vt:i4>
      </vt:variant>
      <vt:variant>
        <vt:i4>227</vt:i4>
      </vt:variant>
      <vt:variant>
        <vt:i4>0</vt:i4>
      </vt:variant>
      <vt:variant>
        <vt:i4>5</vt:i4>
      </vt:variant>
      <vt:variant>
        <vt:lpwstr/>
      </vt:variant>
      <vt:variant>
        <vt:lpwstr>_Toc479776317</vt:lpwstr>
      </vt:variant>
      <vt:variant>
        <vt:i4>1048633</vt:i4>
      </vt:variant>
      <vt:variant>
        <vt:i4>221</vt:i4>
      </vt:variant>
      <vt:variant>
        <vt:i4>0</vt:i4>
      </vt:variant>
      <vt:variant>
        <vt:i4>5</vt:i4>
      </vt:variant>
      <vt:variant>
        <vt:lpwstr/>
      </vt:variant>
      <vt:variant>
        <vt:lpwstr>_Toc479776316</vt:lpwstr>
      </vt:variant>
      <vt:variant>
        <vt:i4>1048633</vt:i4>
      </vt:variant>
      <vt:variant>
        <vt:i4>215</vt:i4>
      </vt:variant>
      <vt:variant>
        <vt:i4>0</vt:i4>
      </vt:variant>
      <vt:variant>
        <vt:i4>5</vt:i4>
      </vt:variant>
      <vt:variant>
        <vt:lpwstr/>
      </vt:variant>
      <vt:variant>
        <vt:lpwstr>_Toc479776315</vt:lpwstr>
      </vt:variant>
      <vt:variant>
        <vt:i4>1048633</vt:i4>
      </vt:variant>
      <vt:variant>
        <vt:i4>209</vt:i4>
      </vt:variant>
      <vt:variant>
        <vt:i4>0</vt:i4>
      </vt:variant>
      <vt:variant>
        <vt:i4>5</vt:i4>
      </vt:variant>
      <vt:variant>
        <vt:lpwstr/>
      </vt:variant>
      <vt:variant>
        <vt:lpwstr>_Toc479776314</vt:lpwstr>
      </vt:variant>
      <vt:variant>
        <vt:i4>1048633</vt:i4>
      </vt:variant>
      <vt:variant>
        <vt:i4>203</vt:i4>
      </vt:variant>
      <vt:variant>
        <vt:i4>0</vt:i4>
      </vt:variant>
      <vt:variant>
        <vt:i4>5</vt:i4>
      </vt:variant>
      <vt:variant>
        <vt:lpwstr/>
      </vt:variant>
      <vt:variant>
        <vt:lpwstr>_Toc479776313</vt:lpwstr>
      </vt:variant>
      <vt:variant>
        <vt:i4>1048633</vt:i4>
      </vt:variant>
      <vt:variant>
        <vt:i4>197</vt:i4>
      </vt:variant>
      <vt:variant>
        <vt:i4>0</vt:i4>
      </vt:variant>
      <vt:variant>
        <vt:i4>5</vt:i4>
      </vt:variant>
      <vt:variant>
        <vt:lpwstr/>
      </vt:variant>
      <vt:variant>
        <vt:lpwstr>_Toc479776312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blon</dc:title>
  <dc:creator>ozge</dc:creator>
  <cp:lastModifiedBy>Sakin Can</cp:lastModifiedBy>
  <cp:revision>2</cp:revision>
  <cp:lastPrinted>2017-08-14T13:22:00Z</cp:lastPrinted>
  <dcterms:created xsi:type="dcterms:W3CDTF">2022-04-14T08:31:00Z</dcterms:created>
  <dcterms:modified xsi:type="dcterms:W3CDTF">2022-04-14T08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ltunyusf@hotmail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chicago-author-date</vt:lpwstr>
  </property>
  <property fmtid="{D5CDD505-2E9C-101B-9397-08002B2CF9AE}" pid="8" name="Mendeley Recent Style Name 1_1">
    <vt:lpwstr>Chicago Manual of Style 16th edition (author-date)</vt:lpwstr>
  </property>
  <property fmtid="{D5CDD505-2E9C-101B-9397-08002B2CF9AE}" pid="9" name="Mendeley Recent Style Id 2_1">
    <vt:lpwstr>http://www.zotero.org/styles/elsevier-harvard</vt:lpwstr>
  </property>
  <property fmtid="{D5CDD505-2E9C-101B-9397-08002B2CF9AE}" pid="10" name="Mendeley Recent Style Name 2_1">
    <vt:lpwstr>Elsevier Harvard (with titles)</vt:lpwstr>
  </property>
  <property fmtid="{D5CDD505-2E9C-101B-9397-08002B2CF9AE}" pid="11" name="Mendeley Recent Style Id 3_1">
    <vt:lpwstr>http://www.zotero.org/styles/ieee</vt:lpwstr>
  </property>
  <property fmtid="{D5CDD505-2E9C-101B-9397-08002B2CF9AE}" pid="12" name="Mendeley Recent Style Name 3_1">
    <vt:lpwstr>IEEE</vt:lpwstr>
  </property>
  <property fmtid="{D5CDD505-2E9C-101B-9397-08002B2CF9AE}" pid="13" name="Mendeley Recent Style Id 4_1">
    <vt:lpwstr>http://www.zotero.org/styles/ieee-industrial-electronics-magazine</vt:lpwstr>
  </property>
  <property fmtid="{D5CDD505-2E9C-101B-9397-08002B2CF9AE}" pid="14" name="Mendeley Recent Style Name 4_1">
    <vt:lpwstr>IEEE Industrial Electronics Magazine</vt:lpwstr>
  </property>
  <property fmtid="{D5CDD505-2E9C-101B-9397-08002B2CF9AE}" pid="15" name="Mendeley Recent Style Id 5_1">
    <vt:lpwstr>http://www.zotero.org/styles/ieee-asme-transactions-on-mechatronics</vt:lpwstr>
  </property>
  <property fmtid="{D5CDD505-2E9C-101B-9397-08002B2CF9AE}" pid="16" name="Mendeley Recent Style Name 5_1">
    <vt:lpwstr>IEEE/ASME Transactions on Mechatronics</vt:lpwstr>
  </property>
  <property fmtid="{D5CDD505-2E9C-101B-9397-08002B2CF9AE}" pid="17" name="Mendeley Recent Style Id 6_1">
    <vt:lpwstr>http://www.zotero.org/styles/journal-of-dynamic-systems-measurement-and-control</vt:lpwstr>
  </property>
  <property fmtid="{D5CDD505-2E9C-101B-9397-08002B2CF9AE}" pid="18" name="Mendeley Recent Style Name 6_1">
    <vt:lpwstr>Journal of Dynamic Systems, Measurement, and Control</vt:lpwstr>
  </property>
  <property fmtid="{D5CDD505-2E9C-101B-9397-08002B2CF9AE}" pid="19" name="Mendeley Recent Style Id 7_1">
    <vt:lpwstr>http://www.zotero.org/styles/journal-of-process-control</vt:lpwstr>
  </property>
  <property fmtid="{D5CDD505-2E9C-101B-9397-08002B2CF9AE}" pid="20" name="Mendeley Recent Style Name 7_1">
    <vt:lpwstr>Journal of Process Control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onlinear-dynamics</vt:lpwstr>
  </property>
  <property fmtid="{D5CDD505-2E9C-101B-9397-08002B2CF9AE}" pid="24" name="Mendeley Recent Style Name 9_1">
    <vt:lpwstr>Nonlinear Dynamics</vt:lpwstr>
  </property>
  <property fmtid="{D5CDD505-2E9C-101B-9397-08002B2CF9AE}" pid="25" name="ContentTypeId">
    <vt:lpwstr>0x010100C94A92C20ECF7A4F805B46608BFBD284</vt:lpwstr>
  </property>
</Properties>
</file>